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re"/>
      </w:pPr>
      <w:r>
        <w:t>How has bird biodiversity changed over time? A review across spatio-temporal scales</w:t>
      </w:r>
    </w:p>
    <w:p w14:paraId="22E4FE05" w14:textId="36418DFE" w:rsidR="002E671A" w:rsidRDefault="0042697E" w:rsidP="00DE0657">
      <w:pPr>
        <w:rPr>
          <w:i/>
          <w:color w:val="000000"/>
          <w:vertAlign w:val="superscript"/>
        </w:rPr>
      </w:pPr>
      <w:r>
        <w:rPr>
          <w:i/>
          <w:color w:val="000000"/>
        </w:rPr>
        <w:t>François Leroy</w:t>
      </w:r>
      <w:r>
        <w:rPr>
          <w:i/>
          <w:color w:val="000000"/>
          <w:vertAlign w:val="superscript"/>
        </w:rPr>
        <w:t>1,*</w:t>
      </w:r>
      <w:r>
        <w:rPr>
          <w:i/>
          <w:color w:val="000000"/>
        </w:rPr>
        <w:t>, Ji</w:t>
      </w:r>
      <w:r w:rsidR="00CA4E07">
        <w:rPr>
          <w:i/>
          <w:color w:val="000000"/>
          <w:lang w:val="cs-CZ"/>
        </w:rPr>
        <w:t>ř</w:t>
      </w:r>
      <w:r>
        <w:rPr>
          <w:i/>
          <w:color w:val="000000"/>
        </w:rPr>
        <w:t>i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Department of Spatial Sciences, Faculty of Environmental Sciences, Czech University of Life Sciences Prague, Kamýcká 129, 16500 Praha-Suchdol,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Department of Zoology, Faculty of Science, Palacky University, Olomouc, Czechia</w:t>
      </w:r>
    </w:p>
    <w:p w14:paraId="462D21DD" w14:textId="43A50DB0" w:rsidR="002E671A" w:rsidRDefault="0042697E" w:rsidP="00DE0657">
      <w:r>
        <w:rPr>
          <w:vertAlign w:val="superscript"/>
        </w:rPr>
        <w:t xml:space="preserve">4 </w:t>
      </w:r>
      <w:r>
        <w:t>Cent</w:t>
      </w:r>
      <w:r w:rsidR="0012059A">
        <w:t>er</w:t>
      </w:r>
      <w:r>
        <w:t xml:space="preserve"> for Theoretical Study, Charles University, Jilsk</w:t>
      </w:r>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Department of ecology, Faculty of Science, Charles University, Viničná 7, 128 44 Praha 2, Czech Republic</w:t>
      </w:r>
    </w:p>
    <w:p w14:paraId="4C78EAA2" w14:textId="77777777" w:rsidR="002E671A" w:rsidRPr="00344E84" w:rsidRDefault="0042697E" w:rsidP="00DE0657">
      <w:pPr>
        <w:spacing w:after="0"/>
        <w:rPr>
          <w:lang w:val="fr-FR"/>
        </w:rPr>
      </w:pPr>
      <w:r w:rsidRPr="00344E84">
        <w:rPr>
          <w:lang w:val="fr-FR"/>
        </w:rPr>
        <w:t xml:space="preserve">* Correspondence : </w:t>
      </w:r>
    </w:p>
    <w:p w14:paraId="55CE3067" w14:textId="4DF7660B" w:rsidR="002E671A" w:rsidRPr="00344E84" w:rsidRDefault="00B45A17" w:rsidP="00DE0657">
      <w:pPr>
        <w:spacing w:after="0"/>
        <w:rPr>
          <w:lang w:val="fr-FR"/>
        </w:rPr>
      </w:pPr>
      <w:r w:rsidRPr="00344E84">
        <w:rPr>
          <w:lang w:val="fr-FR"/>
        </w:rPr>
        <w:t>Email:</w:t>
      </w:r>
      <w:r w:rsidR="0042697E" w:rsidRPr="00344E84">
        <w:rPr>
          <w:lang w:val="fr-FR"/>
        </w:rPr>
        <w:t xml:space="preserve"> </w:t>
      </w:r>
      <w:hyperlink r:id="rId8">
        <w:r w:rsidR="0042697E" w:rsidRPr="00344E84">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r>
        <w:t>Kamycka 129</w:t>
      </w:r>
    </w:p>
    <w:p w14:paraId="212DCCBB" w14:textId="77777777" w:rsidR="002E671A" w:rsidRDefault="0042697E" w:rsidP="00DE0657">
      <w:pPr>
        <w:spacing w:after="0"/>
      </w:pPr>
      <w:r>
        <w:t>165 00 Prague - Suchdol</w:t>
      </w:r>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Titre1"/>
        <w:spacing w:line="480" w:lineRule="auto"/>
        <w:rPr>
          <w:lang w:val="en-US"/>
        </w:rPr>
      </w:pPr>
      <w:r w:rsidRPr="00CF193E">
        <w:rPr>
          <w:lang w:val="en-US"/>
        </w:rPr>
        <w:lastRenderedPageBreak/>
        <w:t>Abstract</w:t>
      </w:r>
    </w:p>
    <w:p w14:paraId="3C6460FF" w14:textId="11F58DC7" w:rsidR="002E671A" w:rsidRDefault="0042697E" w:rsidP="00DE0657">
      <w:r>
        <w:t>Empirical quantification of biodiversity changes remains a challenge even in well surveyed groups such as birds. This may be because the change depends on spatio-temporal scales, specifically on spatial grain (</w:t>
      </w:r>
      <w:r>
        <w:rPr>
          <w:i/>
        </w:rPr>
        <w:t>i.e.</w:t>
      </w:r>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r>
        <w:rPr>
          <w:i/>
        </w:rPr>
        <w:t>i.e.</w:t>
      </w:r>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spatio-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Titre1"/>
        <w:spacing w:line="480" w:lineRule="auto"/>
      </w:pPr>
      <w:r>
        <w:lastRenderedPageBreak/>
        <w:t>Introduction</w:t>
      </w:r>
    </w:p>
    <w:p w14:paraId="4DFF53F9" w14:textId="00BD26D9" w:rsidR="002E671A" w:rsidRPr="00D41C32" w:rsidRDefault="0042697E" w:rsidP="00DE0657">
      <w:pPr>
        <w:rPr>
          <w:lang w:val="en-US"/>
          <w:rPrChange w:id="0" w:author="Leroy Francois" w:date="2022-10-10T17:10:00Z">
            <w:rPr>
              <w:lang w:val="fr-FR"/>
            </w:rPr>
          </w:rPrChange>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D755D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498,"uris":["http://zotero.org/users/6714553/items/BS39GUJ9"],"itemData":{"id":498,"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D755D1">
        <w:instrText xml:space="preserve"> ADDIN ZOTERO_ITEM CSL_CITATION {"citationID":"7wuX9WFc","properties":{"formattedCitation":"(Meyer et al., 2015)","plainCitation":"(Meyer et al., 2015)","noteIndex":0},"citationItems":[{"id":483,"uris":["http://zotero.org/users/6714553/items/V9E8S3EL"],"itemData":{"id":483,"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D755D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78,"uris":["http://zotero.org/users/6714553/items/KV85W2LW"],"itemData":{"id":78,"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606,"uris":["http://zotero.org/users/6714553/items/D4H4PY4I"],"itemData":{"id":606,"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volume":"22","author":[{"family":"Finderup Nielsen","given":"Tora"},{"family":"Sand‐Jensen","given":"Kaj"},{"family":"Dornelas","given":"Maria"},{"family":"Bruun","given":"Hans Henrik"}],"editor":[{"family":"Fukami","given":"Tadashi"}],"issued":{"date-parts":[["2019",10]]}}},{"id":437,"uris":["http://zotero.org/users/6714553/items/EUWGVYQT"],"itemData":{"id":437,"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volume":"34","author":[{"family":"Keil","given":"Petr"},{"family":"Biesmeijer","given":"Jacobus C."},{"family":"Barendregt","given":"Aat"},{"family":"Reemer","given":"Menno"},{"family":"Kunin","given":"William E."}],"issued":{"date-parts":[["2011"]]}}},{"id":171,"uris":["http://zotero.org/users/6714553/items/7CBNG8DV"],"itemData":{"id":171,"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w:instrText>
      </w:r>
      <w:r w:rsidR="00D755D1" w:rsidRPr="00D755D1">
        <w:rPr>
          <w:lang w:val="fr-FR"/>
        </w:rPr>
        <w:instrText xml:space="preserve">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id":432,"uris":["http://zotero.org/users/6714553/items/MDXQY73X"],"itemData":{"id":432,"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volume":"110","author":[{"family":"Vellend","given":"M."},{"family":"Baeten","given":"L."},{"family":"Myers-Smith","given":"I. H."},{"family":"Elmendorf","given":"S. C."},{"family":"Beausejour","given":"R."},{"family":"Brown","given":"C. D."},{"family":"De Frenne","given":"P."},{"family":"Verheyen","given":"K."},{"family":"Wipf","given":"S."}],"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D755D1">
        <w:instrText xml:space="preserve"> ADDIN ZOTERO_ITEM CSL_CITATION {"citationID":"OYRwiIDC","properties":{"formattedCitation":"(Chase et al., 2019)","plainCitation":"(Chase et al., 2019)","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D755D1">
        <w:instrText xml:space="preserve"> ADDIN ZOTERO_ITEM CSL_CITATION {"citationID":"PVOXphkk","properties":{"formattedCitation":"(McGill et al., 2015)","plainCitation":"(McGill et al., 2015)","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D755D1">
        <w:instrText xml:space="preserve"> ADDIN ZOTERO_ITEM CSL_CITATION {"citationID":"fqM7hdxo","properties":{"formattedCitation":"(Blowes et al., 2019; Dornelas et al., 2014; Vaidyanathan, 2021)","plainCitation":"(Blowes et al., 2019; Dornelas et al., 2014; Vaidyanathan, 2021)","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4,"uris":["http://zotero.org/users/6714553/items/SWQ55F6W"],"itemData":{"id":4,"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386A2C">
        <w:fldChar w:fldCharType="separate"/>
      </w:r>
      <w:r w:rsidR="00386A2C" w:rsidRPr="00D41C32">
        <w:rPr>
          <w:lang w:val="en-US"/>
          <w:rPrChange w:id="1" w:author="Leroy Francois" w:date="2022-10-10T17:10:00Z">
            <w:rPr>
              <w:lang w:val="fr-FR"/>
            </w:rPr>
          </w:rPrChange>
        </w:rPr>
        <w:t xml:space="preserve">(Blowes </w:t>
      </w:r>
      <w:r w:rsidR="00237020" w:rsidRPr="00D41C32">
        <w:rPr>
          <w:i/>
          <w:iCs/>
          <w:lang w:val="en-US"/>
          <w:rPrChange w:id="2" w:author="Leroy Francois" w:date="2022-10-10T17:10:00Z">
            <w:rPr>
              <w:i/>
              <w:iCs/>
              <w:lang w:val="fr-FR"/>
            </w:rPr>
          </w:rPrChange>
        </w:rPr>
        <w:t>et al.</w:t>
      </w:r>
      <w:r w:rsidR="00386A2C" w:rsidRPr="00D41C32">
        <w:rPr>
          <w:lang w:val="en-US"/>
          <w:rPrChange w:id="3" w:author="Leroy Francois" w:date="2022-10-10T17:10:00Z">
            <w:rPr>
              <w:lang w:val="fr-FR"/>
            </w:rPr>
          </w:rPrChange>
        </w:rPr>
        <w:t xml:space="preserve">, 2019; Dornelas </w:t>
      </w:r>
      <w:r w:rsidR="00237020" w:rsidRPr="00D41C32">
        <w:rPr>
          <w:i/>
          <w:iCs/>
          <w:lang w:val="en-US"/>
          <w:rPrChange w:id="4" w:author="Leroy Francois" w:date="2022-10-10T17:10:00Z">
            <w:rPr>
              <w:i/>
              <w:iCs/>
              <w:lang w:val="fr-FR"/>
            </w:rPr>
          </w:rPrChange>
        </w:rPr>
        <w:t>et al.</w:t>
      </w:r>
      <w:r w:rsidR="00386A2C" w:rsidRPr="00D41C32">
        <w:rPr>
          <w:lang w:val="en-US"/>
          <w:rPrChange w:id="5" w:author="Leroy Francois" w:date="2022-10-10T17:10:00Z">
            <w:rPr>
              <w:lang w:val="fr-FR"/>
            </w:rPr>
          </w:rPrChange>
        </w:rPr>
        <w:t>, 2014; Vaidyanathan, 2021)</w:t>
      </w:r>
      <w:r w:rsidR="00386A2C">
        <w:fldChar w:fldCharType="end"/>
      </w:r>
      <w:r w:rsidRPr="00D41C32">
        <w:rPr>
          <w:lang w:val="en-US"/>
          <w:rPrChange w:id="6" w:author="Leroy Francois" w:date="2022-10-10T17:10:00Z">
            <w:rPr>
              <w:lang w:val="fr-FR"/>
            </w:rPr>
          </w:rPrChange>
        </w:rPr>
        <w:t>.</w:t>
      </w:r>
    </w:p>
    <w:p w14:paraId="329297A8" w14:textId="34603CC2" w:rsidR="0005163E" w:rsidRDefault="0042697E" w:rsidP="00DE0657">
      <w:pPr>
        <w:pBdr>
          <w:top w:val="nil"/>
          <w:left w:val="nil"/>
          <w:bottom w:val="nil"/>
          <w:right w:val="nil"/>
          <w:between w:val="nil"/>
        </w:pBdr>
        <w:rPr>
          <w:highlight w:val="white"/>
        </w:rPr>
      </w:pPr>
      <w:r w:rsidRPr="00DE0657">
        <w:rPr>
          <w:color w:val="000000"/>
        </w:rPr>
        <w:t>Particularly the scale</w:t>
      </w:r>
      <w:ins w:id="7" w:author="Leroy Francois" w:date="2022-10-10T17:10:00Z">
        <w:r w:rsidR="00D41C32">
          <w:rPr>
            <w:color w:val="000000"/>
          </w:rPr>
          <w:t xml:space="preserve"> </w:t>
        </w:r>
        <w:r w:rsidR="00D41C32" w:rsidRPr="00D41C32">
          <w:rPr>
            <w:color w:val="0070C0"/>
            <w:rPrChange w:id="8" w:author="Leroy Francois" w:date="2022-10-10T17:11:00Z">
              <w:rPr>
                <w:color w:val="000000"/>
              </w:rPr>
            </w:rPrChange>
          </w:rPr>
          <w:t xml:space="preserve">at which </w:t>
        </w:r>
      </w:ins>
      <w:ins w:id="9" w:author="Leroy Francois" w:date="2022-10-10T17:11:00Z">
        <w:r w:rsidR="00D41C32" w:rsidRPr="00D41C32">
          <w:rPr>
            <w:color w:val="0070C0"/>
            <w:rPrChange w:id="10" w:author="Leroy Francois" w:date="2022-10-10T17:11:00Z">
              <w:rPr>
                <w:color w:val="000000"/>
              </w:rPr>
            </w:rPrChange>
          </w:rPr>
          <w:t>biodiversity is assessed</w:t>
        </w:r>
      </w:ins>
      <w:r w:rsidRPr="00D41C32">
        <w:rPr>
          <w:color w:val="0070C0"/>
          <w:rPrChange w:id="11" w:author="Leroy Francois" w:date="2022-10-10T17:11:00Z">
            <w:rPr>
              <w:color w:val="000000"/>
            </w:rPr>
          </w:rPrChange>
        </w:rPr>
        <w:t xml:space="preserve"> </w:t>
      </w:r>
      <w:r w:rsidRPr="00DE0657">
        <w:rPr>
          <w:color w:val="000000"/>
        </w:rPr>
        <w:t xml:space="preserve">is critical </w:t>
      </w:r>
      <w:r w:rsidR="00386A2C">
        <w:rPr>
          <w:color w:val="000000"/>
        </w:rPr>
        <w:fldChar w:fldCharType="begin"/>
      </w:r>
      <w:r w:rsidR="00D755D1">
        <w:rPr>
          <w:color w:val="000000"/>
        </w:rPr>
        <w:instrText xml:space="preserve"> ADDIN ZOTERO_ITEM CSL_CITATION {"citationID":"3eJvoSsy","properties":{"formattedCitation":"(Levin, 1992)","plainCitation":"(Levin, 1992)","noteIndex":0},"citationItems":[{"id":435,"uris":["http://zotero.org/users/6714553/items/MRG95YFS"],"itemData":{"id":435,"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volume":"73","author":[{"family":"Levin","given":"Simon A."}],"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D755D1">
        <w:rPr>
          <w:color w:val="000000"/>
          <w:lang w:val="en-US"/>
        </w:rPr>
        <w:instrText xml:space="preserve"> ADDIN ZOTERO_ITEM CSL_CITATION {"citationID":"oZjwqD1z","properties":{"formattedCitation":"(Arrhenius, 1921)","plainCitation":"(Arrhenius, 1921)","dontUpdate":true,"noteIndex":0},"citationItems":[{"id":385,"uris":["http://zotero.org/users/6714553/items/HVIL43XP"],"itemData":{"id":385,"type":"article-journal","container-title":"Journal of Ecology","DOI":"10.2307/2255763","ISSN":"0022-0477","issue":"1","note":"publisher: [Wiley, British Ecological Society]","page":"95-99","source":"JSTOR","title":"Species and Area","volume":"9","author":[{"family":"Arrhenius","given":"Olof"}],"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D755D1">
        <w:rPr>
          <w:color w:val="000000"/>
          <w:lang w:val="en-US"/>
        </w:rPr>
        <w:instrText xml:space="preserve"> ADDIN ZOTERO_ITEM CSL_CITATION {"citationID":"Pc8QJ4OM","properties":{"formattedCitation":"(Preston, 1960)","plainCitation":"(Preston, 1960)","dontUpdate":true,"noteIndex":0},"citationItems":[{"id":481,"uris":["http://zotero.org/users/6714553/items/P5FRP69J"],"itemData":{"id":481,"type":"article-journal","container-title":"Ecology","DOI":"10.2307/1931793","ISSN":"1939-9170","issue":"4","language":"en","note":"_eprint: https://onlinelibrary.wiley.com/doi/pdf/10.2307/1931793","page":"611-627","source":"Wiley Online Library","title":"Time and Space and the Variation of Species","volume":"41","author":[{"family":"Preston","given":"F. W."}],"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ins w:id="12" w:author="Leroy Francois" w:date="2022-10-10T17:19:00Z">
        <w:r w:rsidR="006957DA">
          <w:rPr>
            <w:color w:val="000000"/>
            <w:lang w:val="en-US"/>
          </w:rPr>
          <w:t xml:space="preserve"> </w:t>
        </w:r>
        <w:r w:rsidR="006957DA" w:rsidRPr="006957DA">
          <w:rPr>
            <w:color w:val="0070C0"/>
            <w:lang w:val="en-US"/>
            <w:rPrChange w:id="13" w:author="Leroy Francois" w:date="2022-10-10T17:19:00Z">
              <w:rPr>
                <w:color w:val="000000"/>
                <w:lang w:val="en-US"/>
              </w:rPr>
            </w:rPrChange>
          </w:rPr>
          <w:t>and their formulations of the species-area and species-time relationships</w:t>
        </w:r>
      </w:ins>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D755D1">
        <w:rPr>
          <w:color w:val="000000"/>
        </w:rPr>
        <w:instrText xml:space="preserve"> ADDIN ZOTERO_ITEM CSL_CITATION {"citationID":"uB9GZGmo","properties":{"formattedCitation":"(Rahbek, 2005; Storch et al., 2007)","plainCitation":"(Rahbek, 2005; Storch et al., 2007)","noteIndex":0},"citationItems":[{"id":635,"uris":["http://zotero.org/users/6714553/items/AZ44BGCP"],"itemData":{"id":635,"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volume":"8","author":[{"family":"Rahbek","given":"Carsten"}],"issued":{"date-parts":[["2005"]]}}},{"id":486,"uris":["http://zotero.org/users/6714553/items/XBD3NK4I"],"itemData":{"id":486,"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r>
        <w:rPr>
          <w:i/>
          <w:color w:val="000000"/>
          <w:highlight w:val="white"/>
        </w:rPr>
        <w:t>i.e.</w:t>
      </w:r>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D755D1">
        <w:rPr>
          <w:highlight w:val="white"/>
        </w:rPr>
        <w:instrText xml:space="preserve"> ADDIN ZOTERO_ITEM CSL_CITATION {"citationID":"jnEkxqg5","properties":{"formattedCitation":"(Dungan et al., 2002)","plainCitation":"(Dungan et al., 2002)","dontUpdate":true,"noteIndex":0},"citationItems":[{"id":482,"uris":["http://zotero.org/users/6714553/items/5ZCQP5RQ"],"itemData":{"id":482,"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volume":"25","author":[{"family":"Dungan","given":"J. L."},{"family":"Perry","given":"J. N."},{"family":"Dale","given":"M. R. T."},{"family":"Legendre","given":"P."},{"family":"Citron-Pousty","given":"S."},{"family":"Fortin","given":"M.-J."},{"family":"Jakomulska","given":"A."},{"family":"Miriti","given":"M."},{"family":"Rosenberg","given":"M. S."}],"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lastRenderedPageBreak/>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w:t>
      </w:r>
      <w:r w:rsidR="002C625D">
        <w:rPr>
          <w:color w:val="000000"/>
          <w:highlight w:val="white"/>
        </w:rPr>
        <w:t xml:space="preserve">, </w:t>
      </w:r>
      <w:bookmarkStart w:id="14" w:name="_Hlk116392912"/>
      <w:r w:rsidR="002C625D" w:rsidRPr="002C625D">
        <w:rPr>
          <w:i/>
          <w:iCs/>
          <w:color w:val="0070C0"/>
          <w:highlight w:val="white"/>
        </w:rPr>
        <w:t xml:space="preserve">i.e. </w:t>
      </w:r>
      <w:r w:rsidR="002C625D" w:rsidRPr="002C625D">
        <w:rPr>
          <w:color w:val="0070C0"/>
        </w:rPr>
        <w:t>the duration of a single census session at which biodiversity is assessed</w:t>
      </w:r>
      <w:r w:rsidRPr="002C625D">
        <w:rPr>
          <w:color w:val="0070C0"/>
          <w:highlight w:val="white"/>
        </w:rPr>
        <w:t>,</w:t>
      </w:r>
      <w:bookmarkEnd w:id="14"/>
      <w:r w:rsidRPr="002C625D">
        <w:rPr>
          <w:color w:val="0070C0"/>
          <w:highlight w:val="white"/>
        </w:rPr>
        <w:t xml:space="preserve"> </w:t>
      </w:r>
      <w:r>
        <w:rPr>
          <w:color w:val="000000"/>
          <w:highlight w:val="white"/>
        </w:rPr>
        <w:t xml:space="preserve">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D755D1">
        <w:rPr>
          <w:highlight w:val="white"/>
        </w:rPr>
        <w:instrText xml:space="preserve"> ADDIN ZOTERO_ITEM CSL_CITATION {"citationID":"pELIbxrs","properties":{"formattedCitation":"(Adler &amp; Lauenroth, 2003)","plainCitation":"(Adler &amp; Lauenroth, 2003)","dontUpdate":true,"noteIndex":0},"citationItems":[{"id":93,"uris":["http://zotero.org/users/6714553/items/C662XBZP"],"itemData":{"id":93,"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volume":"6","author":[{"family":"Adler","given":"Peter B."},{"family":"Lauenroth","given":"William K."}],"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sidRPr="006D2539">
        <w:rPr>
          <w:color w:val="0070C0"/>
          <w:highlight w:val="white"/>
          <w:rPrChange w:id="15" w:author="Leroy Francois" w:date="2022-10-10T17:08:00Z">
            <w:rPr>
              <w:highlight w:val="white"/>
            </w:rPr>
          </w:rPrChange>
        </w:rPr>
        <w:t>although</w:t>
      </w:r>
      <w:ins w:id="16" w:author="Leroy Francois" w:date="2022-10-10T17:03:00Z">
        <w:r w:rsidR="006D2539" w:rsidRPr="006D2539">
          <w:rPr>
            <w:color w:val="0070C0"/>
            <w:highlight w:val="white"/>
            <w:rPrChange w:id="17" w:author="Leroy Francois" w:date="2022-10-10T17:08:00Z">
              <w:rPr>
                <w:highlight w:val="white"/>
              </w:rPr>
            </w:rPrChange>
          </w:rPr>
          <w:t xml:space="preserve"> </w:t>
        </w:r>
      </w:ins>
      <w:ins w:id="18" w:author="Leroy Francois" w:date="2022-10-10T17:08:00Z">
        <w:r w:rsidR="006D2539" w:rsidRPr="006D2539">
          <w:rPr>
            <w:color w:val="0070C0"/>
            <w:rPrChange w:id="19" w:author="Leroy Francois" w:date="2022-10-10T17:08:00Z">
              <w:rPr/>
            </w:rPrChange>
          </w:rPr>
          <w:t>it is expected to strongly affect observed biodiversity trends, just like spatial scaling</w:t>
        </w:r>
        <w:r w:rsidR="006D2539">
          <w:rPr>
            <w:color w:val="0070C0"/>
          </w:rPr>
          <w:t xml:space="preserve"> </w:t>
        </w:r>
      </w:ins>
      <w:del w:id="20" w:author="Leroy Francois" w:date="2022-10-10T17:08:00Z">
        <w:r w:rsidDel="006D2539">
          <w:rPr>
            <w:highlight w:val="white"/>
          </w:rPr>
          <w:delText xml:space="preserve"> </w:delText>
        </w:r>
      </w:del>
      <w:del w:id="21" w:author="Leroy Francois" w:date="2022-10-10T17:02:00Z">
        <w:r w:rsidDel="006D2539">
          <w:rPr>
            <w:highlight w:val="white"/>
          </w:rPr>
          <w:delText>it should also</w:delText>
        </w:r>
      </w:del>
      <w:del w:id="22" w:author="Leroy Francois" w:date="2022-10-10T17:08:00Z">
        <w:r w:rsidDel="006D2539">
          <w:rPr>
            <w:highlight w:val="white"/>
          </w:rPr>
          <w:delText xml:space="preserve"> strongly affect observed biodiversity trends </w:delText>
        </w:r>
      </w:del>
      <w:r w:rsidR="00190067">
        <w:rPr>
          <w:highlight w:val="white"/>
        </w:rPr>
        <w:fldChar w:fldCharType="begin"/>
      </w:r>
      <w:r w:rsidR="00D755D1">
        <w:rPr>
          <w:highlight w:val="white"/>
        </w:rPr>
        <w:instrText xml:space="preserve"> ADDIN ZOTERO_ITEM CSL_CITATION {"citationID":"OaGxYmAk","properties":{"formattedCitation":"(Foote, 1994)","plainCitation":"(Foote, 1994)","noteIndex":0},"citationItems":[{"id":358,"uris":["http://zotero.org/users/6714553/items/836ZCJ76"],"itemData":{"id":358,"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volume":"20","author":[{"family":"Foote","given":"Mike"}],"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002A8AC9" w14:textId="595A4242" w:rsidR="00F6015E" w:rsidRDefault="0042697E" w:rsidP="00F402EA">
            <w:pPr>
              <w:spacing w:after="0"/>
              <w:rPr>
                <w:rFonts w:ascii="Arial" w:eastAsia="Arial" w:hAnsi="Arial" w:cs="Arial"/>
              </w:rPr>
            </w:pPr>
            <w:r>
              <w:rPr>
                <w:rFonts w:ascii="Arial" w:eastAsia="Arial" w:hAnsi="Arial" w:cs="Arial"/>
                <w:b/>
              </w:rPr>
              <w:t>(</w:t>
            </w:r>
            <w:r>
              <w:rPr>
                <w:rFonts w:ascii="Arial" w:eastAsia="Arial" w:hAnsi="Arial" w:cs="Arial"/>
                <w:b/>
                <w:color w:val="000000"/>
              </w:rPr>
              <w:t>b)</w:t>
            </w:r>
            <w:r w:rsidR="0081429F">
              <w:rPr>
                <w:rFonts w:ascii="Arial" w:eastAsia="Arial" w:hAnsi="Arial" w:cs="Arial"/>
                <w:noProof/>
              </w:rPr>
              <w:drawing>
                <wp:inline distT="0" distB="0" distL="0" distR="0" wp14:anchorId="05AF43AD" wp14:editId="1719F1B4">
                  <wp:extent cx="2667000" cy="19050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7000" cy="1905000"/>
                          </a:xfrm>
                          <a:prstGeom prst="rect">
                            <a:avLst/>
                          </a:prstGeom>
                          <a:noFill/>
                          <a:ln>
                            <a:noFill/>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2C617220"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r w:rsidR="00241A8B">
        <w:t>number</w:t>
      </w:r>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D755D1">
        <w:instrText xml:space="preserve"> ADDIN ZOTERO_ITEM CSL_CITATION {"citationID":"yHCXMB2m","properties":{"formattedCitation":"(Whittaker, 1960)","plainCitation":"(Whittaker, 1960)","dontUpdate":true,"noteIndex":0},"citationItems":[{"id":53,"uris":["http://zotero.org/users/6714553/items/QBFZMVKZ"],"itemData":{"id":53,"type":"article-journal","container-title":"Ecological Monographs","DOI":"10.2307/1943563","ISSN":"1557-7015","issue":"3","language":"en","note":"_eprint: https://esajournals.onlinelibrary.wiley.com/doi/pdf/10.2307/1943563","page":"279-338","source":"Wiley Online Library","title":"Vegetation of the Siskiyou Mountains, Oregon and California","volume":"30","author":[{"family":"Whittaker","given":"R. H."}],"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D755D1">
        <w:instrText xml:space="preserve"> ADDIN ZOTERO_ITEM CSL_CITATION {"citationID":"DrS4R3hb","properties":{"formattedCitation":"(Shannon, 1948; Simpson, 1949)","plainCitation":"(Shannon, 1948; Simpson, 1949)","dontUpdate":true,"noteIndex":0},"citationItems":[{"id":55,"uris":["http://zotero.org/users/6714553/items/GR46RW3T"],"itemData":{"id":55,"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50,"uris":["http://zotero.org/users/6714553/items/VP6CJST8"],"itemData":{"id":50,"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volume":"163","author":[{"family":"Simpson","given":"E. H."}],"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D755D1">
        <w:instrText xml:space="preserve"> ADDIN ZOTERO_ITEM CSL_CITATION {"citationID":"die0o6ja","properties":{"formattedCitation":"(Hill, 1973)","plainCitation":"(Hill, 1973)","noteIndex":0},"citationItems":[{"id":49,"uris":["http://zotero.org/users/6714553/items/YCVTVRWQ"],"itemData":{"id":49,"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D755D1">
        <w:instrText xml:space="preserve"> ADDIN ZOTERO_ITEM CSL_CITATION {"citationID":"0HWfJgAN","properties":{"formattedCitation":"(Whittaker, 1972)","plainCitation":"(Whittaker, 1972)","dontUpdate":true,"noteIndex":0},"citationItems":[{"id":59,"uris":["http://zotero.org/users/6714553/items/WDNNN93L"],"itemData":{"id":59,"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volume":"21","author":[{"family":"Whittaker","given":"R. H."}],"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D755D1">
        <w:instrText xml:space="preserve"> ADDIN ZOTERO_ITEM CSL_CITATION {"citationID":"TIDeoeH1","properties":{"formattedCitation":"(Koleff et al., 2003)","plainCitation":"(Koleff et al., 2003)","noteIndex":0},"citationItems":[{"id":99,"uris":["http://zotero.org/users/6714553/items/LT6HXWNX"],"itemData":{"id":99,"type":"article-journal","container-title":"Journal of Animal Ecology","DOI":"10.1046/j.1365-2656.2003.00710.x","ISSN":"0021-8790, 1365-2656","issue":"3","journalAbbreviation":"J Anim Ecology","language":"en","page":"367-382","source":"DOI.org (Crossref)","title":"Measuring beta diversity for presence-absence data","volume":"72","author":[{"family":"Koleff","given":"Patricia"},{"family":"Gaston","given":"Kevin J."},{"family":"Lennon","given":"Jack J."}],"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D755D1">
        <w:instrText xml:space="preserve"> ADDIN ZOTERO_ITEM CSL_CITATION {"citationID":"Q7c99utw","properties":{"formattedCitation":"(McGill et al., 2006; Mouquet et al., 2012; Webb et al., 2002)","plainCitation":"(McGill et al., 2006; Mouquet et al., 2012; Webb et al., 2002)","dontUpdate":true,"noteIndex":0},"citationItems":[{"id":500,"uris":["http://zotero.org/users/6714553/items/6ULHDCWR"],"itemData":{"id":500,"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volume":"21","author":[{"family":"McGill","given":"Brian J."},{"family":"Enquist","given":"Brian J."},{"family":"Weiher","given":"Evan"},{"family":"Westoby","given":"Mark"}],"issued":{"date-parts":[["2006",4,1]]}}},{"id":501,"uris":["http://zotero.org/users/6714553/items/TEX5ILMS"],"itemData":{"id":501,"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issued":{"date-parts":[["2012"]]}}},{"id":502,"uris":["http://zotero.org/users/6714553/items/TGTEJI4X"],"itemData":{"id":502,"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w:instrText>
      </w:r>
      <w:r w:rsidR="00D755D1" w:rsidRPr="00D755D1">
        <w:rPr>
          <w:lang w:val="fr-FR"/>
        </w:rPr>
        <w:instrText xml:space="preserve">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volume":"33","author":[{"family":"Webb","given":"Campbell O."},{"family":"Ackerly","given":"David D."},{"family":"McPeek","given":"Mark A."},{"family":"Donoghue","given":"Michael J."}],"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D755D1">
        <w:instrText xml:space="preserve"> ADDIN ZOTERO_ITEM CSL_CITATION {"citationID":"JjMvrLOu","properties":{"formattedCitation":"(Fraixedas et al., 2020)","plainCitation":"(Fraixedas et al., 2020)","noteIndex":0},"citationItems":[{"id":493,"uris":["http://zotero.org/users/6714553/items/C5ME9YPN"],"itemData":{"id":49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D755D1">
        <w:instrText xml:space="preserve"> ADDIN ZOTERO_ITEM CSL_CITATION {"citationID":"HpIuiCmc","properties":{"formattedCitation":"(Gregory et al., 2007; Gregory &amp; Strien, 2010)","plainCitation":"(Gregory et al., 2007; Gregory &amp; Strien, 2010)","dontUpdate":true,"noteIndex":0},"citationItems":[{"id":7,"uris":["http://zotero.org/users/6714553/items/2DZENIUE"],"itemData":{"id":7,"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volume":"149","author":[{"family":"Gregory","given":"Richard D."},{"family":"Vorisek","given":"Petr"},{"family":"Strien","given":"Arco Van"},{"family":"Meyling","given":"Adriaan W. Gmelig"},{"family":"Jiguet","given":"Frédéric"},{"family":"Fornasari","given":"Lorenzo"},{"family":"Reif","given":"Jiri"},{"family":"Chylarecki","given":"Przemek"},{"family":"Burfield","given":"Ian J."}],"issued":{"date-parts":[["2007"]]}}},{"id":6,"uris":["http://zotero.org/users/6714553/items/P4NX4LAU"],"itemData":{"id":6,"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D755D1">
        <w:instrText xml:space="preserve"> ADDIN ZOTERO_ITEM CSL_CITATION {"citationID":"AwVkx00f","properties":{"formattedCitation":"(Bowler &amp; B\\uc0\\u246{}hning-Gaese, 2017; Devictor et al., 2008)","plainCitation":"(Bowler &amp; Böhning-Gaese, 2017; Devictor et al., 2008)","dontUpdate":true,"noteIndex":0},"citationItems":[{"id":628,"uris":["http://zotero.org/users/6714553/items/D868ESJE"],"itemData":{"id":628,"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volume":"12","author":[{"family":"Bowler","given":"Diana"},{"family":"Böhning-Gaese","given":"Katrin"}],"issued":{"date-parts":[["2017",9,12]]}}},{"id":166,"uris":["http://zotero.org/users/6714553/items/LI5GY55I"],"itemData":{"id":166,"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volume":"17","author":[{"family":"Devictor","given":"Vincent"},{"family":"Julliard","given":"Romain"},{"family":"Clavel","given":"Joanne"},{"family":"Jiguet","given":"Frédéric"},{"family":"Lee","given":"Alexandre"},{"family":"Couvet","given":"Denis"}],"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6A70D697" w:rsidR="002E671A" w:rsidRDefault="0042697E" w:rsidP="00DE0657">
      <w:r>
        <w:t>While spatio-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D755D1">
        <w:instrText xml:space="preserve"> ADDIN ZOTERO_ITEM CSL_CITATION {"citationID":"fee2kbKG","properties":{"formattedCitation":"(Adler et al., 2005)","plainCitation":"(Adler et al., 2005)","dontUpdate":true,"noteIndex":0},"citationItems":[{"id":633,"uris":["http://zotero.org/users/6714553/items/PNBV2LTH"],"itemData":{"id":633,"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volume":"86","author":[{"family":"Adler","given":"Peter B."},{"family":"White","given":"Ethan P."},{"family":"Lauenroth","given":"William K."},{"family":"Kaufman","given":"Dawn M."},{"family":"Rassweiler","given":"Andrew"},{"family":"Rusak","given":"James A."}],"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D755D1">
        <w:instrText xml:space="preserve"> ADDIN ZOTERO_ITEM CSL_CITATION {"citationID":"tlEMkKJ7","properties":{"formattedCitation":"(McGill et al., 2015)","plainCitation":"(McGill et al., 2015)","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3F741F0"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D755D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82,"uris":["http://zotero.org/users/6714553/items/TWJQKLYE"],"itemData":{"id":382,"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65,"uris":["http://zotero.org/users/6714553/items/MZAG65CN"],"itemData":{"id":65,"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509,"uris":["http://zotero.org/users/6714553/items/PN98AM4W"],"itemData":{"id":509,"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issued":{"date-parts":[["2021",1,1]]}}},{"id":505,"uris":["http://zotero.org/users/6714553/items/CVAG9DJA"],"itemData":{"id":505,"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w:t>
      </w:r>
      <w:r>
        <w:lastRenderedPageBreak/>
        <w:t xml:space="preserve">and thus many volunteers are motivated to participate on citizen-science projects </w:t>
      </w:r>
      <w:r w:rsidR="00263E62">
        <w:fldChar w:fldCharType="begin"/>
      </w:r>
      <w:r w:rsidR="00D755D1">
        <w:instrText xml:space="preserve"> ADDIN ZOTERO_ITEM CSL_CITATION {"citationID":"eZVxcjrT","properties":{"formattedCitation":"(Sullivan et al., 2009)","plainCitation":"(Sullivan et al., 2009)","dontUpdate":true,"noteIndex":0},"citationItems":[{"id":480,"uris":["http://zotero.org/users/6714553/items/PE46II9T"],"itemData":{"id":480,"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volume":"142","author":[{"family":"Sullivan","given":"Brian L."},{"family":"Wood","given":"Christopher L."},{"family":"Iliff","given":"Marshall J."},{"family":"Bonney","given":"Rick E."},{"family":"Fink","given":"Daniel"},{"family":"Kelling","given":"Steve"}],"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D755D1">
        <w:instrText xml:space="preserve"> ADDIN ZOTERO_ITEM CSL_CITATION {"citationID":"8ycNcvMO","properties":{"formattedCitation":"(Fricke et al., 2022)","plainCitation":"(Fricke et al., 2022)","noteIndex":0},"citationItems":[{"id":579,"uris":["http://zotero.org/users/6714553/items/VPUS4R6G"],"itemData":{"id":579,"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Titre1"/>
        <w:spacing w:line="480" w:lineRule="auto"/>
      </w:pPr>
      <w:r>
        <w:t>Material and Methods</w:t>
      </w:r>
    </w:p>
    <w:p w14:paraId="314B818E" w14:textId="311D566D"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sR), functional richness (fR), evenness (Eve), functional evenness (fEve), diversity (Div), functional diversity (fDiv), temporal beta-diversity (tBetaDiv), spatial beta-diversity (sBetaDiv), functional spatial beta-diversity (fsBetaDiv), gamma-diversity (gammaDiv</w:t>
      </w:r>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D755D1">
        <w:rPr>
          <w:iCs/>
        </w:rPr>
        <w:instrText xml:space="preserve"> ADDIN ZOTERO_ITEM CSL_CITATION {"citationID":"artgtji6hi","properties":{"formattedCitation":"\\uldash{(Monnet et al., 2014)}","plainCitation":"(Monnet et al., 2014)","dontUpdate":true,"noteIndex":0},"citationItems":[{"id":454,"uris":["http://zotero.org/users/6714553/items/GFGBRXBP"],"itemData":{"id":454,"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xml:space="preserve">, functional gamma-diversity (fgammaDiv) </w:t>
      </w:r>
      <w:r>
        <w:t xml:space="preserve">and </w:t>
      </w:r>
      <w:r>
        <w:rPr>
          <w:i/>
        </w:rPr>
        <w:t>phylogenetic diversity (pDiv)</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r>
        <w:rPr>
          <w:i/>
        </w:rPr>
        <w:t xml:space="preserve">e.g. </w:t>
      </w:r>
      <w:r>
        <w:t xml:space="preserve">Jaccard similarity index, turnover). Here, we consider </w:t>
      </w:r>
      <w:r>
        <w:rPr>
          <w:i/>
        </w:rPr>
        <w:t xml:space="preserve">beta-diversity </w:t>
      </w:r>
      <w:r>
        <w:t xml:space="preserve">as dissimilarity indices. </w:t>
      </w:r>
    </w:p>
    <w:p w14:paraId="38B5E0D4" w14:textId="7B2B15C5" w:rsidR="002E671A" w:rsidRDefault="0042697E" w:rsidP="00100B57">
      <w:r>
        <w:t xml:space="preserve">We only considered articles for which there were </w:t>
      </w:r>
      <w:r>
        <w:rPr>
          <w:b/>
        </w:rPr>
        <w:t>spatial replicates</w:t>
      </w:r>
      <w:r>
        <w:t xml:space="preserve">, </w:t>
      </w:r>
      <w:r>
        <w:rPr>
          <w:i/>
        </w:rPr>
        <w:t>i.e.</w:t>
      </w:r>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D755D1">
        <w:instrText xml:space="preserve"> ADDIN ZOTERO_ITEM CSL_CITATION {"citationID":"a24bok4pp71","properties":{"formattedCitation":"\\uldash{(Barnagaud et al., 2017)}","plainCitation":"(Barnagaud et al., 2017)","dontUpdate":true,"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D755D1">
        <w:instrText xml:space="preserve"> ADDIN ZOTERO_ITEM CSL_CITATION {"citationID":"a3j1bqq1n8","properties":{"formattedCitation":"\\uldash{(Keller et al., 2020)}","plainCitation":"(Keller et al., 2020)","dontUpdate":true,"noteIndex":0},"citationItems":[{"id":455,"uris":["http://zotero.org/users/6714553/items/Y325WJZJ"],"itemData":{"id":455,"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100B57">
      <w:r>
        <w:lastRenderedPageBreak/>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341B222C"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w:t>
      </w:r>
      <w:r w:rsidR="00BC446B">
        <w:t xml:space="preserve"> </w:t>
      </w:r>
      <w:r w:rsidR="00BC446B">
        <w:rPr>
          <w:color w:val="0070C0"/>
        </w:rPr>
        <w:t>in km²</w:t>
      </w:r>
      <w:r>
        <w:t>), its temporal grain (</w:t>
      </w:r>
      <w:r>
        <w:rPr>
          <w:i/>
        </w:rPr>
        <w:t>i.e.</w:t>
      </w:r>
      <w:r>
        <w:t xml:space="preserve"> the temporal unit of the sampling plan</w:t>
      </w:r>
      <w:r w:rsidR="00BC446B">
        <w:t xml:space="preserve"> </w:t>
      </w:r>
      <w:r w:rsidR="00BC446B" w:rsidRPr="00BC446B">
        <w:rPr>
          <w:color w:val="0070C0"/>
        </w:rPr>
        <w:t>in decimal hours</w:t>
      </w:r>
      <w:r>
        <w:t>),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 regional &gt; 50×50 km, national</w:t>
      </w:r>
      <w:r>
        <w:t xml:space="preserve"> when entire countries are considered, and </w:t>
      </w:r>
      <w:r>
        <w:rPr>
          <w:i/>
        </w:rPr>
        <w:t>global</w:t>
      </w:r>
      <w:r>
        <w:t xml:space="preserve"> at the worldwide scale (for the latter, grain = extent).</w:t>
      </w:r>
    </w:p>
    <w:p w14:paraId="35EDF3E1" w14:textId="28FBF034"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D755D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452,"uris":["http://zotero.org/users/6714553/items/2NYEVMH3"],"itemData":{"id":452,"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id":448,"uris":["http://zotero.org/users/6714553/items/X452JEDH"],"itemData":{"id":448,"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id":450,"uris":["http://zotero.org/users/6714553/items/874YS4CY"],"itemData":{"id":450,"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id":636,"uris":["http://zotero.org/users/6714553/items/HP3N27E3"],"itemData":{"id":636,"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id":66,"uris":["http://zotero.org/users/6714553/items/PSZ628GA"],"itemData":{"id":66,"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w:instrText>
      </w:r>
      <w:r w:rsidR="00D755D1" w:rsidRPr="00D755D1">
        <w:rPr>
          <w:lang w:val="fr-FR"/>
        </w:rPr>
        <w:instrText xml:space="preserve">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r>
        <w:lastRenderedPageBreak/>
        <w:t xml:space="preserve">pseudoreplication, we discarded trends assessed at the same spatial grain with the same dataset and reporting the same direction of the trend; for instance, </w:t>
      </w:r>
      <w:r w:rsidR="000148E5">
        <w:fldChar w:fldCharType="begin"/>
      </w:r>
      <w:r w:rsidR="00D755D1">
        <w:instrText xml:space="preserve"> ADDIN ZOTERO_ITEM CSL_CITATION {"citationID":"CkYSWBzo","properties":{"formattedCitation":"(La Sorte, 2006)","plainCitation":"(La Sorte, 2006)","dontUpdate":true,"noteIndex":0},"citationItems":[{"id":448,"uris":["http://zotero.org/users/6714553/items/X452JEDH"],"itemData":{"id":448,"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w:instrText>
      </w:r>
      <w:r w:rsidR="00D755D1" w:rsidRPr="00D755D1">
        <w:rPr>
          <w:lang w:val="fr-FR"/>
        </w:rPr>
        <w:instrText xml:space="preserve">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D755D1">
        <w:rPr>
          <w:lang w:val="fr-FR"/>
        </w:rPr>
        <w:instrText xml:space="preserve"> ADDIN ZOTERO_ITEM CSL_CITATION {"citationID":"mIuXuvFI","properties":{"formattedCitation":"(La Sorte et al., 2009)","plainCitation":"(La Sorte et al., 2009)","dontUpdate":true,"noteIndex":0},"citationItems":[{"id":450,"uris":["http://zotero.org/users/6714553/items/874YS4CY"],"itemData":{"id":450,"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r w:rsidRPr="00DE0657">
        <w:rPr>
          <w:lang w:val="fr-FR"/>
        </w:rPr>
        <w:t xml:space="preserve">reported an increase of species richness at local scales using the North American Breeding Bird Survey (BBS) and thus we decided to keep only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r>
        <w:rPr>
          <w:i/>
        </w:rPr>
        <w:t xml:space="preserve">i.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Titre1"/>
        <w:spacing w:line="480" w:lineRule="auto"/>
      </w:pPr>
      <w:r>
        <w:t>Results</w:t>
      </w:r>
    </w:p>
    <w:p w14:paraId="5FAEA7C8" w14:textId="7224B41A" w:rsidR="002E671A" w:rsidRDefault="0042697E" w:rsidP="00206812">
      <w:r>
        <w:t xml:space="preserve">The oldest and longest study </w:t>
      </w:r>
      <w:r w:rsidR="00981DD2">
        <w:fldChar w:fldCharType="begin"/>
      </w:r>
      <w:r w:rsidR="00D755D1">
        <w:instrText xml:space="preserve"> ADDIN ZOTERO_ITEM CSL_CITATION {"citationID":"c45jiL1V","properties":{"formattedCitation":"(Tingley &amp; Beissinger, 2013)","plainCitation":"(Tingley &amp; Beissinger, 2013)","noteIndex":0},"citationItems":[{"id":451,"uris":["http://zotero.org/users/6714553/items/4QJGSYQ4"],"itemData":{"id":451,"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w:t>
      </w:r>
      <w:r w:rsidRPr="00BC446B">
        <w:rPr>
          <w:color w:val="0070C0"/>
        </w:rPr>
        <w:t>2</w:t>
      </w:r>
      <w:r w:rsidR="00082C59" w:rsidRPr="00BC446B">
        <w:rPr>
          <w:color w:val="0070C0"/>
        </w:rPr>
        <w:t>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w:t>
      </w:r>
      <w:r>
        <w:lastRenderedPageBreak/>
        <w:t>representing the global land surface (Fig. 2b,c).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D755D1">
        <w:instrText xml:space="preserve"> ADDIN ZOTERO_ITEM CSL_CITATION {"citationID":"XbZg5oua","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D755D1">
        <w:instrText xml:space="preserve"> ADDIN ZOTERO_ITEM CSL_CITATION {"citationID":"Do29T0cM","properties":{"formattedCitation":"(Dornelas et al., 2014)","plainCitation":"(Dornelas et al., 2014)","dontUpdate":true,"noteIndex":0},"citationItems":[{"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D755D1">
        <w:instrText xml:space="preserve"> ADDIN ZOTERO_ITEM CSL_CITATION {"citationID":"QTjdlKbK","properties":{"formattedCitation":"(Blowes et al., 2019; Dornelas et al., 2014)","plainCitation":"(Blowes et al., 2019; Dornelas et al., 2014)","dontUpdate":true,"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30"/>
        <w:gridCol w:w="3595"/>
      </w:tblGrid>
      <w:tr w:rsidR="002E671A" w14:paraId="2762013E" w14:textId="77777777" w:rsidTr="00CD3AD5">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rsidTr="00CD3AD5">
        <w:trPr>
          <w:cantSplit/>
          <w:trHeight w:val="5025"/>
        </w:trPr>
        <w:tc>
          <w:tcPr>
            <w:tcW w:w="503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lastRenderedPageBreak/>
              <w:t>(b)</w:t>
            </w:r>
          </w:p>
          <w:p w14:paraId="3F508AEE" w14:textId="2ACC8758" w:rsidR="002E671A" w:rsidRDefault="00CD3AD5" w:rsidP="00206812">
            <w:pPr>
              <w:widowControl w:val="0"/>
              <w:spacing w:after="0"/>
              <w:jc w:val="left"/>
              <w:rPr>
                <w:rFonts w:ascii="Arial" w:eastAsia="Arial" w:hAnsi="Arial" w:cs="Arial"/>
                <w:b/>
              </w:rPr>
            </w:pPr>
            <w:r>
              <w:rPr>
                <w:rFonts w:ascii="Arial" w:eastAsia="Arial" w:hAnsi="Arial" w:cs="Arial"/>
                <w:noProof/>
              </w:rPr>
              <w:drawing>
                <wp:inline distT="0" distB="0" distL="0" distR="0" wp14:anchorId="1A658554" wp14:editId="2E23B466">
                  <wp:extent cx="3061335" cy="3156585"/>
                  <wp:effectExtent l="0" t="0" r="5715"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1335" cy="3156585"/>
                          </a:xfrm>
                          <a:prstGeom prst="rect">
                            <a:avLst/>
                          </a:prstGeom>
                          <a:noFill/>
                          <a:ln>
                            <a:noFill/>
                          </a:ln>
                        </pic:spPr>
                      </pic:pic>
                    </a:graphicData>
                  </a:graphic>
                </wp:inline>
              </w:drawing>
            </w:r>
          </w:p>
        </w:tc>
        <w:tc>
          <w:tcPr>
            <w:tcW w:w="359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3200DBEF" w:rsidR="002E671A" w:rsidRDefault="00CD3AD5" w:rsidP="00206812">
            <w:pPr>
              <w:widowControl w:val="0"/>
              <w:spacing w:after="0"/>
              <w:jc w:val="left"/>
              <w:rPr>
                <w:rFonts w:ascii="Arial" w:eastAsia="Arial" w:hAnsi="Arial" w:cs="Arial"/>
                <w:b/>
              </w:rPr>
            </w:pPr>
            <w:r>
              <w:rPr>
                <w:rFonts w:ascii="Arial" w:eastAsia="Arial" w:hAnsi="Arial" w:cs="Arial"/>
                <w:noProof/>
              </w:rPr>
              <w:drawing>
                <wp:inline distT="0" distB="0" distL="0" distR="0" wp14:anchorId="46A20060" wp14:editId="59E49A50">
                  <wp:extent cx="2146935" cy="1670050"/>
                  <wp:effectExtent l="0" t="0" r="5715" b="635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46935" cy="1670050"/>
                          </a:xfrm>
                          <a:prstGeom prst="rect">
                            <a:avLst/>
                          </a:prstGeom>
                          <a:noFill/>
                          <a:ln>
                            <a:noFill/>
                          </a:ln>
                        </pic:spPr>
                      </pic:pic>
                    </a:graphicData>
                  </a:graphic>
                </wp:inline>
              </w:drawing>
            </w:r>
          </w:p>
        </w:tc>
      </w:tr>
    </w:tbl>
    <w:p w14:paraId="5200B455" w14:textId="3CB171CC" w:rsidR="002E671A" w:rsidRDefault="0042697E" w:rsidP="00206812">
      <w:r>
        <w:rPr>
          <w:b/>
          <w:i/>
        </w:rPr>
        <w:t>Figure 2</w:t>
      </w:r>
      <w:r>
        <w:rPr>
          <w:i/>
        </w:rPr>
        <w:t xml:space="preserve"> Temporal extents ranked by duration (a), and geographic extents (b, c) of 24 studies that we reviewed. </w:t>
      </w:r>
      <w:r w:rsidR="00CD3AD5" w:rsidRPr="00C708C4">
        <w:rPr>
          <w:i/>
          <w:color w:val="0070C0"/>
        </w:rPr>
        <w:t xml:space="preserve">Birds indicate countries </w:t>
      </w:r>
      <w:r w:rsidR="00C708C4" w:rsidRPr="00C708C4">
        <w:rPr>
          <w:i/>
          <w:color w:val="0070C0"/>
        </w:rPr>
        <w:t xml:space="preserve">where studies were conducted. </w:t>
      </w:r>
      <w:r>
        <w:rPr>
          <w:i/>
        </w:rPr>
        <w:t>Worldwide (</w:t>
      </w:r>
      <w:r w:rsidR="003676DA">
        <w:rPr>
          <w:i/>
        </w:rPr>
        <w:t xml:space="preserve">i.e. </w:t>
      </w:r>
      <w:r>
        <w:rPr>
          <w:i/>
        </w:rPr>
        <w:t xml:space="preserve">Dornelas </w:t>
      </w:r>
      <w:r w:rsidR="00237020" w:rsidRPr="00237020">
        <w:rPr>
          <w:i/>
          <w:iCs/>
        </w:rPr>
        <w:t>et al.</w:t>
      </w:r>
      <w:r>
        <w:rPr>
          <w:i/>
        </w:rPr>
        <w:t xml:space="preserve">, 2014; Blowes </w:t>
      </w:r>
      <w:r w:rsidR="00237020" w:rsidRPr="00237020">
        <w:rPr>
          <w:i/>
          <w:iCs/>
        </w:rPr>
        <w:t>et al.</w:t>
      </w:r>
      <w:r>
        <w:rPr>
          <w:i/>
        </w:rPr>
        <w:t>, 2019; Jarzyna and Jetz 2018) studies are not represented.</w:t>
      </w:r>
    </w:p>
    <w:p w14:paraId="00130E21" w14:textId="77777777" w:rsidR="002E671A" w:rsidRDefault="0042697E" w:rsidP="00206812">
      <w:pPr>
        <w:pStyle w:val="Titre2"/>
        <w:spacing w:line="480" w:lineRule="auto"/>
      </w:pPr>
      <w:bookmarkStart w:id="23" w:name="_q8e2z2misnj0" w:colFirst="0" w:colLast="0"/>
      <w:bookmarkEnd w:id="23"/>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r>
        <w:rPr>
          <w:i/>
        </w:rPr>
        <w:t xml:space="preserve">i.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Titre2"/>
        <w:spacing w:line="480" w:lineRule="auto"/>
        <w:rPr>
          <w:b/>
        </w:rPr>
      </w:pPr>
      <w:bookmarkStart w:id="24" w:name="_crf2au54vp24" w:colFirst="0" w:colLast="0"/>
      <w:bookmarkEnd w:id="24"/>
      <w:r>
        <w:lastRenderedPageBreak/>
        <w:t>Trends by metric</w:t>
      </w:r>
    </w:p>
    <w:p w14:paraId="4649137F" w14:textId="4D9FE086" w:rsidR="002E671A" w:rsidRDefault="0042697E" w:rsidP="00206812">
      <w:r>
        <w:t xml:space="preserve">Among the different metrics, most of the examined studies deal with temporal trends of species richness (Fig. 3b, </w:t>
      </w:r>
      <w:r>
        <w:rPr>
          <w:i/>
        </w:rPr>
        <w:t>sR =</w:t>
      </w:r>
      <w:r>
        <w:t xml:space="preserve"> </w:t>
      </w:r>
      <w:r>
        <w:rPr>
          <w:i/>
        </w:rPr>
        <w:t>41</w:t>
      </w:r>
      <w:r w:rsidR="00E73F01">
        <w:rPr>
          <w:i/>
        </w:rPr>
        <w:t>%;</w:t>
      </w:r>
      <w:r>
        <w:t xml:space="preserve"> Supplementary Fig. 1b, </w:t>
      </w:r>
      <w:r>
        <w:rPr>
          <w:i/>
        </w:rPr>
        <w:t>sR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206812">
      <w:pPr>
        <w:pStyle w:val="Titre2"/>
        <w:spacing w:line="480" w:lineRule="auto"/>
      </w:pPr>
      <w:bookmarkStart w:id="25" w:name="_qvrwl3wa4yq2" w:colFirst="0" w:colLast="0"/>
      <w:bookmarkEnd w:id="25"/>
      <w:r>
        <w:t>Trends by spatial grain</w:t>
      </w:r>
    </w:p>
    <w:p w14:paraId="5FD3119A" w14:textId="48B61657" w:rsidR="002E671A" w:rsidRPr="00B40EC1" w:rsidRDefault="0042697E" w:rsidP="00206812">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F57255A" w14:textId="77777777" w:rsidR="002E671A" w:rsidRDefault="0042697E" w:rsidP="00206812">
      <w:r>
        <w:rPr>
          <w:b/>
          <w:i/>
          <w:noProof/>
        </w:rPr>
        <w:lastRenderedPageBreak/>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Numbers of trends in each category (increase, stable, decrease) (a) for each spatial grain, (b) for each of the 12 metrics and (c) for each metric in each spatial grain. We accounted for pseudoreplication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given metric, calculated over multiple sites (i.e. spatial replicates)</w:t>
      </w:r>
      <w:r>
        <w:rPr>
          <w:i/>
        </w:rPr>
        <w:t>. 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2EF1F28D" w14:textId="77777777" w:rsidR="002E671A" w:rsidRDefault="0042697E" w:rsidP="00B40EC1">
      <w:pPr>
        <w:pStyle w:val="Titre1"/>
        <w:spacing w:line="480" w:lineRule="auto"/>
      </w:pPr>
      <w:bookmarkStart w:id="26" w:name="_9y5dfftdd10l" w:colFirst="0" w:colLast="0"/>
      <w:bookmarkEnd w:id="26"/>
      <w:r>
        <w:lastRenderedPageBreak/>
        <w:t>Discussion</w:t>
      </w:r>
    </w:p>
    <w:p w14:paraId="12F2D914" w14:textId="77777777" w:rsidR="002E671A" w:rsidRDefault="0042697E" w:rsidP="00B40EC1">
      <w:pPr>
        <w:pStyle w:val="Titre2"/>
        <w:spacing w:line="480" w:lineRule="auto"/>
      </w:pPr>
      <w:bookmarkStart w:id="27" w:name="_epq6tagnbh9n" w:colFirst="0" w:colLast="0"/>
      <w:bookmarkEnd w:id="27"/>
      <w:r>
        <w:t>Dynamics of avian biodiversity</w:t>
      </w:r>
    </w:p>
    <w:p w14:paraId="097E7D2E" w14:textId="7BB45CFB" w:rsidR="002E671A" w:rsidRDefault="0042697E" w:rsidP="00B40EC1">
      <w:r>
        <w:t xml:space="preserve">While global biodiversity is undoubtedly decreasing, there is still no evidence of this negative trend at local and regional scales </w:t>
      </w:r>
      <w:r w:rsidR="00E73F01">
        <w:fldChar w:fldCharType="begin"/>
      </w:r>
      <w:r w:rsidR="00D755D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78,"uris":["http://zotero.org/users/6714553/items/KV85W2LW"],"itemData":{"id":78,"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06,"uris":["http://zotero.org/users/6714553/items/D4H4PY4I"],"itemData":{"id":606,"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w:instrText>
      </w:r>
      <w:r w:rsidR="00D755D1" w:rsidRPr="00D755D1">
        <w:rPr>
          <w:lang w:val="fr-FR"/>
        </w:rPr>
        <w:instrText xml:space="preserve">1461-0248","issue":"10","journalAbbreviation":"Ecol Lett","language":"en","page":"1650-1657","source":"DOI.org (Crossref)","title":"More is less: net gain in species richness, but biotic homogenization over 140 years","title-short":"More is less","volume":"22","author":[{"family":"Finderup Nielsen","given":"Tora"},{"family":"Sand‐Jensen","given":"Kaj"},{"family":"Dornelas","given":"Maria"},{"family":"Bruun","given":"Hans Henrik"}],"editor":[{"family":"Fukami","given":"Tadashi"}],"issued":{"date-parts":[["2019",10]]}}},{"id":432,"uris":["http://zotero.org/users/6714553/items/MDXQY73X"],"itemData":{"id":432,"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volume":"110","author":[{"family":"Vellend","given":"M."},{"family":"Baeten","given":"L."},{"family":"Myers-Smith","given":"I. H."},{"family":"Elmendorf","given":"S. C."},{"family":"Beausejour","given":"R."},{"family":"Brown","given":"C. D."},{"family":"De Frenne","given":"P."},{"family":"Verheyen","given":"K."},{"family":"Wipf","given":"S."}],"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r>
        <w:rPr>
          <w:i/>
        </w:rPr>
        <w:t xml:space="preserve">i.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r>
        <w:rPr>
          <w:i/>
        </w:rPr>
        <w:t xml:space="preserve">i.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D755D1">
        <w:rPr>
          <w:color w:val="0070C0"/>
        </w:rPr>
        <w:t xml:space="preserve"> mainly due to anthropogenic disturbances </w:t>
      </w:r>
      <w:r w:rsidR="00D755D1">
        <w:rPr>
          <w:color w:val="0070C0"/>
        </w:rPr>
        <w:fldChar w:fldCharType="begin"/>
      </w:r>
      <w:r w:rsidR="00C41BDA">
        <w:rPr>
          <w:color w:val="0070C0"/>
        </w:rPr>
        <w:instrText xml:space="preserve"> ADDIN ZOTERO_ITEM CSL_CITATION {"citationID":"a4rduu4bka","properties":{"formattedCitation":"(Wilting et al., 2017)","plainCitation":"(Wilting et al., 2017)","dontUpdate":true,"noteIndex":0},"citationItems":[{"id":1419,"uris":["http://zotero.org/users/6714553/items/BWFY9JHZ"],"itemData":{"id":1419,"type":"article-journal","abstract":"It is increasingly recognized that human consumption leads to considerable losses of biodiversity. This study is the first to systematically quantify these losses in relation to land use and greenhouse gas (GHG) emissions associated with the production and consumption of (inter)nationally traded goods and services by presenting consumption-based biodiversity losses, in short biodiversity footprint, for 45 countries and world regions globally. Our results showed that (i) the biodiversity loss per citizen shows large variations among countries, with higher values when per-capita income increases; (ii) the share of biodiversity losses due to GHG emissions in the biodiversity footprint increases with income; (iii) food consumption is the most important driver of biodiversity loss in most of the countries and regions, with a global average of 40%; (iv) more than 50% of the biodiversity loss associated with consumption in developed economies occurs outside their territorial boundaries; and (v) the biodiversity footprint per dollar consumed is lower for wealthier countries. The insights provided by our analysis might support policymakers in developing adequate responses to avert further losses of biodiversity when population and incomes increase. Both the mitigation of GHG emissions and land use related reduction options in production and consumption should be considered in strategies to protect global biodiversity.","container-title":"Environmental Science &amp; Technology","DOI":"10.1021/acs.est.6b05296","ISSN":"0013-936X","issue":"6","journalAbbreviation":"Environ. Sci. Technol.","note":"publisher: American Chemical Society","page":"3298-3306","source":"ACS Publications","title":"Quantifying Biodiversity Losses Due to Human Consumption: A Global-Scale Footprint Analysis","title-short":"Quantifying Biodiversity Losses Due to Human Consumption","volume":"51","author":[{"family":"Wilting","given":"Harry C."},{"family":"Schipper","given":"Aafke M."},{"family":"Bakkenes","given":"Michel"},{"family":"Meijer","given":"Johan R."},{"family":"Huijbregts","given":"Mark A. J."}],"issued":{"date-parts":[["2017",3,21]]}}}],"schema":"https://github.com/citation-style-language/schema/raw/master/csl-citation.json"} </w:instrText>
      </w:r>
      <w:r w:rsidR="00D755D1">
        <w:rPr>
          <w:color w:val="0070C0"/>
        </w:rPr>
        <w:fldChar w:fldCharType="separate"/>
      </w:r>
      <w:r w:rsidR="00D755D1" w:rsidRPr="00D755D1">
        <w:t>(</w:t>
      </w:r>
      <w:r w:rsidR="00D755D1">
        <w:rPr>
          <w:i/>
          <w:iCs/>
        </w:rPr>
        <w:t xml:space="preserve">e.g. </w:t>
      </w:r>
      <w:r w:rsidR="00D755D1" w:rsidRPr="00D755D1">
        <w:t>Wilting et al., 2017)</w:t>
      </w:r>
      <w:r w:rsidR="00D755D1">
        <w:rPr>
          <w:color w:val="0070C0"/>
        </w:rPr>
        <w:fldChar w:fldCharType="end"/>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47154148" w:rsidR="002E671A" w:rsidRDefault="0042697E" w:rsidP="00B40EC1">
      <w:r>
        <w:t xml:space="preserve">Given the prevailing notion of the current biodiversity crisis </w:t>
      </w:r>
      <w:r w:rsidR="00AE1675">
        <w:fldChar w:fldCharType="begin"/>
      </w:r>
      <w:r w:rsidR="00D755D1">
        <w:instrText xml:space="preserve"> ADDIN ZOTERO_ITEM CSL_CITATION {"citationID":"HujNleyx","properties":{"formattedCitation":"(Barnosky et al., 2011; Ceballos et al., 2020; Cowie et al., 2022)","plainCitation":"(Barnosky et al., 2011; Ceballos et al., 2020; Cowie et al., 2022)","noteIndex":0},"citationItems":[{"id":179,"uris":["http://zotero.org/users/6714553/items/FZIA8ZC3"],"itemData":{"id":179,"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issued":{"date-parts":[["2011",3]]}}},{"id":600,"uris":["http://zotero.org/users/6714553/items/Q3SWLU9T"],"itemData":{"id":600,"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volume":"117","author":[{"family":"Ceballos","given":"Gerardo"},{"family":"Ehrlich","given":"Paul R."},{"family":"Raven","given":"Peter H."}],"issued":{"date-parts":[["2020",6,16]]}}},{"id":577,"uris":["http://zotero.org/users/6714553/items/9TAJU9IE"],"itemData":{"id":577,"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D755D1">
        <w:instrText xml:space="preserve"> ADDIN ZOTERO_ITEM CSL_CITATION {"citationID":"hhD2opwh","properties":{"formattedCitation":"(Pereira et al., 2012)","plainCitation":"(Pereira et al., 2012)","noteIndex":0},"citationItems":[{"id":173,"uris":["http://zotero.org/users/6714553/items/VMGN48LR"],"itemData":{"id":173,"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volume":"37","author":[{"family":"Pereira","given":"Henrique Miguel"},{"family":"Navarro","given":"Laetitia Marie"},{"family":"Martins","given":"Inês Santos"}],"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D755D1">
        <w:instrText xml:space="preserve"> ADDIN ZOTERO_ITEM CSL_CITATION {"citationID":"wzwVtjeB","properties":{"formattedCitation":"(Pereira et al., 2012; Vaidyanathan, 2021)","plainCitation":"(Pereira et al., 2012; Vaidyanathan, 2021)","noteIndex":0},"citationItems":[{"id":173,"uris":["http://zotero.org/users/6714553/items/VMGN48LR"],"itemData":{"id":173,"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volume":"37","author":[{"family":"Pereira","given":"Henrique Miguel"},{"family":"Navarro","given":"Laetitia Marie"},{"family":"Martins","given":"Inês Santos"}],"issued":{"date-parts":[["2012",11,21]]}}},{"id":4,"uris":["http://zotero.org/users/6714553/items/SWQ55F6W"],"itemData":{"id":4,"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D755D1">
        <w:instrText xml:space="preserve"> ADDIN ZOTERO_ITEM CSL_CITATION {"citationID":"a1irpu5bf3p","properties":{"formattedCitation":"(McGill et al., 2015)","plainCitation":"(McGill et al., 2015)","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9A5B95" w:rsidRPr="009A5B95">
        <w:fldChar w:fldCharType="separate"/>
      </w:r>
      <w:r w:rsidR="00920514" w:rsidRPr="00920514">
        <w:t>(McGill 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D755D1">
        <w:instrText xml:space="preserve"> ADDIN ZOTERO_ITEM CSL_CITATION {"citationID":"bzUzRM3P","properties":{"formattedCitation":"(Rigal et al., 2021)","plainCitation":"(Rigal et al., 2021)","noteIndex":0},"citationItems":[{"id":576,"uris":["http://zotero.org/users/6714553/items/9FWY4D9J"],"itemData":{"id":576,"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D755D1">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531,"uris":["http://zotero.org/users/6714553/items/WWG57QDI"],"itemData":{"id":531,"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id":166,"uris":["http://zotero.org/users/6714553/items/LI5GY55I"],"itemData":{"id":166,"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volume":"17","author":[{"family":"Devictor","given":"Vincent"},{"family":"Julliard","given":"Romain"},{"family":"Clavel","given":"Joanne"},{"family":"Jiguet","given":"Frédéric"},{"family":"Lee","given":"Alexandre"},{"family":"Couvet","given":"Denis"}],"issued":{"date-parts":[["2008",3]]}}},{"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id":637,"uris":["http://zotero.org/users/6714553/items/FE2ZUA83"],"itemData":{"id":637,"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volume":"14","author":[{"family":"McKinney","given":"Michael L"},{"family":"Lockwood","given":"Julie L"}],"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w:t>
      </w:r>
      <w:r w:rsidR="00096BE5" w:rsidRPr="00096BE5">
        <w:lastRenderedPageBreak/>
        <w:t xml:space="preserve">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D755D1">
        <w:instrText xml:space="preserve"> ADDIN ZOTERO_ITEM CSL_CITATION {"citationID":"minGhEkE","properties":{"formattedCitation":"(Clavel et al., 2011)","plainCitation":"(Clavel et al., 2011)","dontUpdate":true,"noteIndex":0},"citationItems":[{"id":640,"uris":["http://zotero.org/users/6714553/items/R2S75PDY"],"itemData":{"id":640,"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volume":"9","author":[{"family":"Clavel","given":"Joanne"},{"family":"Julliard","given":"Romain"},{"family":"Devictor","given":"Vincent"}],"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D755D1">
        <w:instrText xml:space="preserve"> ADDIN ZOTERO_ITEM CSL_CITATION {"citationID":"kDNDY3nR","properties":{"formattedCitation":"(Keil et al., 2018)","plainCitation":"(Keil et al., 2018)","noteIndex":0},"citationItems":[{"id":171,"uris":["http://zotero.org/users/6714553/items/7CBNG8DV"],"itemData":{"id":171,"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5B48724C" w:rsidR="002E671A"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D755D1">
        <w:instrText xml:space="preserve"> ADDIN ZOTERO_ITEM CSL_CITATION {"citationID":"9EcECKp5","properties":{"formattedCitation":"(Davey et al., 2012)","plainCitation":"(Davey et al., 2012)","noteIndex":0},"citationItems":[{"id":531,"uris":["http://zotero.org/users/6714553/items/WWG57QDI"],"itemData":{"id":531,"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D755D1">
        <w:instrText xml:space="preserve"> ADDIN ZOTERO_ITEM CSL_CITATION {"citationID":"8lWHV4n0","properties":{"formattedCitation":"(Semper-Pascual et al., 2018; Warkentin &amp; Reed, 1999)","plainCitation":"(Semper-Pascual et al., 2018; Warkentin &amp; Reed, 1999)","noteIndex":0},"citationItems":[{"id":599,"uris":["http://zotero.org/users/6714553/items/LZF826QY"],"itemData":{"id":599,"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volume":"55","author":[{"family":"Semper-Pascual","given":"Asunción"},{"family":"Macchi","given":"Leandro"},{"family":"Sabatini","given":"Francesco Maria"},{"family":"Decarre","given":"Julieta"},{"family":"Baumann","given":"Matthias"},{"family":"Blendinger","given":"Pedro G."},{"family":"Gómez-Valencia","given":"Bibiana"},{"family":"Mastrangelo","given":"Matías E."},{"family":"Kuemmerle","given":"Tobias"}],"issued":{"date-parts":[["2018"]]}}},{"id":575,"uris":["http://zotero.org/users/6714553/items/DJN3P2A3"],"itemData":{"id":575,"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volume":"59","author":[{"family":"Warkentin","given":"Ian G."},{"family":"Reed","given":"J. Michael"}],"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D755D1">
        <w:instrText xml:space="preserve"> ADDIN ZOTERO_ITEM CSL_CITATION {"citationID":"a157489lbau","properties":{"formattedCitation":"(Gonzalez et al., 2016)","plainCitation":"(Gonzalez et al., 2016)","noteIndex":0},"citationItems":[{"id":602,"uris":["http://zotero.org/users/6714553/items/KMNGDBKV"],"itemData":{"id":602,"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F763EC" w:rsidRPr="00F763EC">
        <w:fldChar w:fldCharType="separate"/>
      </w:r>
      <w:r w:rsidR="00920514" w:rsidRPr="00920514">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r>
        <w:rPr>
          <w:i/>
        </w:rPr>
        <w:t>e.g.</w:t>
      </w:r>
      <w:r>
        <w:t xml:space="preserve"> multi-species indicators), and potentially other metrics (</w:t>
      </w:r>
      <w:r>
        <w:rPr>
          <w:i/>
        </w:rPr>
        <w:t>e.g.</w:t>
      </w:r>
      <w:r>
        <w:t xml:space="preserve"> trait-based indicators). We thus see an opportunity for future comparisons of trends of both species-based and non species-based metrics. For example, it is possible to have, on average, species richness increase together with abundance decline </w:t>
      </w:r>
      <w:r w:rsidR="00096BE5">
        <w:fldChar w:fldCharType="begin"/>
      </w:r>
      <w:r w:rsidR="00D755D1">
        <w:instrText xml:space="preserve"> ADDIN ZOTERO_ITEM CSL_CITATION {"citationID":"AsrvaxcY","properties":{"formattedCitation":"(Barnagaud et al., 2017; La Sorte &amp; Boecklen, 2005)","plainCitation":"(Barnagaud et al., 2017; La Sorte &amp; Boecklen, 2005)","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id":636,"uris":["http://zotero.org/users/6714553/items/HP3N27E3"],"itemData":{"id":636,"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abundance stability</w:t>
      </w:r>
      <w:r w:rsidR="00096BE5">
        <w:rPr>
          <w:lang w:val="fr-FR"/>
        </w:rPr>
        <w:t xml:space="preserve"> </w:t>
      </w:r>
      <w:r w:rsidR="00096BE5">
        <w:rPr>
          <w:lang w:val="fr-FR"/>
        </w:rPr>
        <w:fldChar w:fldCharType="begin"/>
      </w:r>
      <w:r w:rsidR="00D755D1">
        <w:rPr>
          <w:lang w:val="fr-FR"/>
        </w:rPr>
        <w:instrText xml:space="preserve"> ADDIN ZOTERO_ITEM CSL_CITATION {"citationID":"o9ijV3eD","properties":{"formattedCitation":"(Pilotto et al., 2020)","plainCitation":"(Pilotto et al., 2020)","noteIndex":0},"citationItems":[{"id":517,"uris":["http://zotero.org/users/6714553/items/3LZIZPZM"],"itemData":{"id":517,"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w:instrText>
      </w:r>
      <w:r w:rsidR="00D755D1" w:rsidRPr="00D755D1">
        <w:instrText xml:space="preserve">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0555B58A" w14:textId="739D600A" w:rsidR="00206D2C" w:rsidRPr="00206D2C" w:rsidRDefault="00206D2C" w:rsidP="00C708C4">
      <w:pPr>
        <w:rPr>
          <w:color w:val="0070C0"/>
        </w:rPr>
      </w:pPr>
      <w:bookmarkStart w:id="28" w:name="_Hlk116567073"/>
      <w:r>
        <w:rPr>
          <w:color w:val="0070C0"/>
        </w:rPr>
        <w:lastRenderedPageBreak/>
        <w:t xml:space="preserve">Finally, we stress once again that, for the sake of comparison between the studies, we reported the overall trend, </w:t>
      </w:r>
      <w:r>
        <w:rPr>
          <w:i/>
          <w:iCs/>
          <w:color w:val="0070C0"/>
        </w:rPr>
        <w:t xml:space="preserve">i.e. </w:t>
      </w:r>
      <w:r>
        <w:rPr>
          <w:color w:val="0070C0"/>
        </w:rPr>
        <w:t xml:space="preserve">with a temporal lag equal to the temporal extent (Fig 1b). However, </w:t>
      </w:r>
      <w:r w:rsidR="006B5942">
        <w:rPr>
          <w:color w:val="0070C0"/>
        </w:rPr>
        <w:t xml:space="preserve">an overall trend is composed of a combination of increases and decreases which can vary in intensity. Thus, when a trend is given for the temporal extent of a study (while supplying </w:t>
      </w:r>
      <w:r w:rsidR="006B5942">
        <w:rPr>
          <w:i/>
          <w:iCs/>
          <w:color w:val="0070C0"/>
        </w:rPr>
        <w:t>p-values</w:t>
      </w:r>
      <w:r w:rsidR="006B5942">
        <w:rPr>
          <w:color w:val="0070C0"/>
        </w:rPr>
        <w:t>, confidence intervals…)</w:t>
      </w:r>
      <w:r w:rsidR="00C1124A">
        <w:rPr>
          <w:color w:val="0070C0"/>
        </w:rPr>
        <w:t xml:space="preserve">, </w:t>
      </w:r>
      <w:r w:rsidR="006B5942">
        <w:rPr>
          <w:color w:val="0070C0"/>
        </w:rPr>
        <w:t xml:space="preserve"> </w:t>
      </w:r>
      <w:r w:rsidR="00C1124A">
        <w:rPr>
          <w:color w:val="0070C0"/>
        </w:rPr>
        <w:t xml:space="preserve">we think that giving information on the trends between the lags would be </w:t>
      </w:r>
      <w:r w:rsidR="00147062">
        <w:rPr>
          <w:color w:val="0070C0"/>
        </w:rPr>
        <w:t xml:space="preserve">helpful </w:t>
      </w:r>
      <w:r w:rsidR="00C1124A">
        <w:rPr>
          <w:color w:val="0070C0"/>
        </w:rPr>
        <w:t>to better interpret the overall trend (</w:t>
      </w:r>
      <w:r w:rsidR="00C1124A">
        <w:rPr>
          <w:i/>
          <w:iCs/>
          <w:color w:val="0070C0"/>
        </w:rPr>
        <w:t xml:space="preserve">e.g. </w:t>
      </w:r>
      <w:r w:rsidR="00C1124A">
        <w:rPr>
          <w:color w:val="0070C0"/>
        </w:rPr>
        <w:t>number of decreases and increases or average intensity of change</w:t>
      </w:r>
      <w:r w:rsidR="00BC1990">
        <w:rPr>
          <w:color w:val="0070C0"/>
        </w:rPr>
        <w:t xml:space="preserve"> between the lags</w:t>
      </w:r>
      <w:r w:rsidR="00C1124A">
        <w:rPr>
          <w:color w:val="0070C0"/>
        </w:rPr>
        <w:t xml:space="preserve"> </w:t>
      </w:r>
      <w:r w:rsidR="00BC1990">
        <w:rPr>
          <w:color w:val="0070C0"/>
        </w:rPr>
        <w:t>etc</w:t>
      </w:r>
      <w:r w:rsidR="00C1124A">
        <w:rPr>
          <w:color w:val="0070C0"/>
        </w:rPr>
        <w:t>).</w:t>
      </w:r>
      <w:bookmarkEnd w:id="28"/>
      <w:r>
        <w:rPr>
          <w:color w:val="0070C0"/>
        </w:rPr>
        <w:t xml:space="preserve"> </w:t>
      </w:r>
    </w:p>
    <w:p w14:paraId="584425B8" w14:textId="77777777" w:rsidR="002E671A" w:rsidRDefault="0042697E" w:rsidP="00B40EC1">
      <w:pPr>
        <w:pStyle w:val="Titre2"/>
        <w:spacing w:line="480" w:lineRule="auto"/>
      </w:pPr>
      <w:bookmarkStart w:id="29" w:name="_8zrxchttwsgn" w:colFirst="0" w:colLast="0"/>
      <w:bookmarkEnd w:id="29"/>
      <w:r>
        <w:t xml:space="preserve">Issues of temporal grain </w:t>
      </w:r>
    </w:p>
    <w:p w14:paraId="4967F3DC" w14:textId="2C43D5B3" w:rsidR="002E671A" w:rsidRDefault="0042697E" w:rsidP="00B40EC1">
      <w:r>
        <w:t>The importance of temporal scaling of biodiversity is known since</w:t>
      </w:r>
      <w:r w:rsidR="005751D6">
        <w:t xml:space="preserve"> </w:t>
      </w:r>
      <w:r w:rsidR="005751D6">
        <w:fldChar w:fldCharType="begin"/>
      </w:r>
      <w:r w:rsidR="00D755D1">
        <w:instrText xml:space="preserve"> ADDIN ZOTERO_ITEM CSL_CITATION {"citationID":"3rDvcjS7","properties":{"formattedCitation":"(Grinnell, 1922)","plainCitation":"(Grinnell, 1922)","dontUpdate":true,"noteIndex":0},"citationItems":[{"id":488,"uris":["http://zotero.org/users/6714553/items/CTNFV5A5"],"itemData":{"id":488,"type":"article-journal","container-title":"The Auk","DOI":"10.2307/4073434","ISSN":"1938-4254","issue":"3","journalAbbreviation":"The Auk","page":"373-380","source":"Silverchair","title":"The Role of the “Accidental”","volume":"39","author":[{"family":"Grinnell","given":"Joseph"}],"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D755D1">
        <w:instrText xml:space="preserve"> ADDIN ZOTERO_ITEM CSL_CITATION {"citationID":"XpVkk7jc","properties":{"formattedCitation":"(White, 2004)","plainCitation":"(White, 2004)","noteIndex":0},"citationItems":[{"id":96,"uris":["http://zotero.org/users/6714553/items/4MNPJ8P2"],"itemData":{"id":96,"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volume":"7","author":[{"family":"White","given":"Ethan P."}],"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D755D1">
        <w:instrText xml:space="preserve"> ADDIN ZOTERO_ITEM CSL_CITATION {"citationID":"560jcEfn","properties":{"formattedCitation":"(Schipper et al., 2016)","plainCitation":"(Schipper et al., 2016)","dontUpdate":true,"noteIndex":0},"citationItems":[{"id":66,"uris":["http://zotero.org/users/6714553/items/PSZ628GA"],"itemData":{"id":66,"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D755D1">
        <w:instrText xml:space="preserve"> ADDIN ZOTERO_ITEM CSL_CITATION {"citationID":"bUcNfQfD","properties":{"formattedCitation":"(Wretenberg et al., 2010)","plainCitation":"(Wretenberg et al., 2010)","dontUpdate":true,"noteIndex":0},"citationItems":[{"id":1,"uris":["http://zotero.org/users/6714553/items/DBYBRQUS"],"itemData":{"id":1,"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77F843A6"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D755D1">
        <w:instrText xml:space="preserve"> ADDIN ZOTERO_ITEM CSL_CITATION {"citationID":"pxjvdrhW","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D755D1">
        <w:instrText xml:space="preserve"> ADDIN ZOTERO_ITEM CSL_CITATION {"citationID":"JXDC17GO","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r>
        <w:rPr>
          <w:i/>
        </w:rPr>
        <w:t xml:space="preserve">e.g. </w:t>
      </w:r>
      <w:r>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r>
        <w:rPr>
          <w:i/>
        </w:rPr>
        <w:t xml:space="preserve">i.e. </w:t>
      </w:r>
      <w:r>
        <w:t xml:space="preserve">the sum of the two census periods). However, this final temporal </w:t>
      </w:r>
      <w:r>
        <w:lastRenderedPageBreak/>
        <w:t>grain was seldom specified in the papers that we reviewed. Usually, only the lag was reported (</w:t>
      </w:r>
      <w:r>
        <w:rPr>
          <w:i/>
        </w:rPr>
        <w:t>i.e.</w:t>
      </w:r>
      <w:r>
        <w:t xml:space="preserve"> the time between two computations of the metric, Fig. 1</w:t>
      </w:r>
      <w:r w:rsidR="009705E2" w:rsidRPr="009705E2">
        <w:rPr>
          <w:color w:val="0070C0"/>
        </w:rPr>
        <w:t>b</w:t>
      </w:r>
      <w:r>
        <w:t xml:space="preserve">). </w:t>
      </w:r>
    </w:p>
    <w:p w14:paraId="79073DE9" w14:textId="60943952" w:rsidR="002E671A" w:rsidRDefault="0042697E" w:rsidP="00B40EC1">
      <w:r>
        <w:t>If one wants to study the temporal scaling of biodiversity trends</w:t>
      </w:r>
      <w:r w:rsidR="00C41BDA">
        <w:t xml:space="preserve"> </w:t>
      </w:r>
      <w:r w:rsidR="00C41BDA" w:rsidRPr="00C41BDA">
        <w:rPr>
          <w:color w:val="0070C0"/>
        </w:rPr>
        <w:fldChar w:fldCharType="begin"/>
      </w:r>
      <w:r w:rsidR="0082722C">
        <w:rPr>
          <w:color w:val="0070C0"/>
        </w:rPr>
        <w:instrText xml:space="preserve"> ADDIN ZOTERO_ITEM CSL_CITATION {"citationID":"ahjb5nimoe","properties":{"formattedCitation":"\\uldash{(Thompson et al., 2002)}","plainCitation":"(Thompson et al., 2002)","dontUpdate":true,"noteIndex":0},"citationItems":[{"id":1444,"uris":["http://zotero.org/users/6714553/items/6NYLWVTQ"],"itemData":{"id":1444,"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00C41BDA" w:rsidRPr="00C41BDA">
        <w:rPr>
          <w:color w:val="0070C0"/>
        </w:rPr>
        <w:fldChar w:fldCharType="separate"/>
      </w:r>
      <w:r w:rsidR="00C41BDA" w:rsidRPr="00C41BDA">
        <w:rPr>
          <w:color w:val="0070C0"/>
          <w:u w:val="dash"/>
        </w:rPr>
        <w:t>(</w:t>
      </w:r>
      <w:r w:rsidR="00C41BDA" w:rsidRPr="00C41BDA">
        <w:rPr>
          <w:i/>
          <w:iCs/>
          <w:color w:val="0070C0"/>
          <w:u w:val="dash"/>
        </w:rPr>
        <w:t xml:space="preserve">e.g. </w:t>
      </w:r>
      <w:r w:rsidR="00C41BDA" w:rsidRPr="00C41BDA">
        <w:rPr>
          <w:color w:val="0070C0"/>
          <w:u w:val="dash"/>
        </w:rPr>
        <w:t>Thompson et al., 2002)</w:t>
      </w:r>
      <w:r w:rsidR="00C41BDA" w:rsidRPr="00C41BDA">
        <w:rPr>
          <w:color w:val="0070C0"/>
        </w:rPr>
        <w:fldChar w:fldCharType="end"/>
      </w:r>
      <w:r>
        <w:t xml:space="preserve">, a clear assessment of the temporal grain needs to be done systematically. That is: if a biodiversity metric is computed by </w:t>
      </w:r>
      <w:r w:rsidR="00EF6C1D">
        <w:t>combining</w:t>
      </w:r>
      <w:r>
        <w:t xml:space="preserve"> samples together, the temporal grain</w:t>
      </w:r>
      <w:r w:rsidR="005D6967">
        <w:t xml:space="preserve"> (</w:t>
      </w:r>
      <w:r w:rsidR="005D6967">
        <w:rPr>
          <w:i/>
          <w:iCs/>
        </w:rPr>
        <w:t xml:space="preserve">i.e. </w:t>
      </w:r>
      <w:r w:rsidR="005D6967">
        <w:t>time span)</w:t>
      </w:r>
      <w:r>
        <w:t xml:space="preserve"> of samples is summed,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r>
        <w:rPr>
          <w:i/>
        </w:rPr>
        <w:t xml:space="preserve">i.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Titre2"/>
        <w:spacing w:line="480" w:lineRule="auto"/>
      </w:pPr>
      <w:bookmarkStart w:id="30" w:name="_8hb3cdukis79" w:colFirst="0" w:colLast="0"/>
      <w:bookmarkEnd w:id="30"/>
      <w:r>
        <w:t>Lack of spatial replication</w:t>
      </w:r>
    </w:p>
    <w:p w14:paraId="77AAB8CA" w14:textId="434E3820"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t>
      </w:r>
      <w:bookmarkStart w:id="31" w:name="_Hlk116463363"/>
      <w:r w:rsidR="0042697E">
        <w:t>(</w:t>
      </w:r>
      <w:r w:rsidR="0099636A" w:rsidRPr="0099636A">
        <w:t xml:space="preserve">we found 24 of them </w:t>
      </w:r>
      <w:r w:rsidR="0099636A" w:rsidRPr="0099636A">
        <w:rPr>
          <w:color w:val="0070C0"/>
        </w:rPr>
        <w:t>out of the 244 references resulting from the queries made in Web of Science</w:t>
      </w:r>
      <w:r w:rsidR="0042697E">
        <w:t>).</w:t>
      </w:r>
      <w:bookmarkEnd w:id="31"/>
      <w:r w:rsidR="0042697E">
        <w:t xml:space="preserve"> This is partly due to a lack of data, especially outside of North America and Europe, but also to the way the data are processed. For instance, the North American BBS </w:t>
      </w:r>
      <w:r w:rsidR="00335710">
        <w:fldChar w:fldCharType="begin"/>
      </w:r>
      <w:r w:rsidR="00D755D1">
        <w:instrText xml:space="preserve"> ADDIN ZOTERO_ITEM CSL_CITATION {"citationID":"Rmfdiu1S","properties":{"formattedCitation":"(Sauer et al., 2013)","plainCitation":"(Sauer et al., 2013)","noteIndex":0},"citationItems":[{"id":505,"uris":["http://zotero.org/users/6714553/items/CVAG9DJA"],"itemData":{"id":505,"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w:t>
      </w:r>
      <w:r w:rsidR="00D46D08">
        <w:rPr>
          <w:color w:val="0070C0"/>
        </w:rPr>
        <w:t xml:space="preserve">authors can decide to aggregate and summarize the trends at the scale of a state or of the entire US, </w:t>
      </w:r>
      <w:r w:rsidR="00D46D08">
        <w:t>thus with no spatial replication</w:t>
      </w:r>
      <w:r w:rsidR="0042697E">
        <w:t>.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lastRenderedPageBreak/>
        <w:fldChar w:fldCharType="begin"/>
      </w:r>
      <w:r w:rsidR="00D755D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536,"uris":["http://zotero.org/users/6714553/items/FK5PI8ZY"],"itemData":{"id":536,"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volume":"47","author":[{"family":"Doxa","given":"Aggeliki"},{"family":"Bas","given":"Yves"},{"family":"Paracchini","given":"Maria Luisa"},{"family":"Pointereau","given":"Philippe"},{"family":"Terres","given":"Jean-Michel"},{"family":"Jiguet","given":"Frédéric"}],"issued":{"date-parts":[["2010"]]}}},{"id":62,"uris":["http://zotero.org/users/6714553/items/L57B5E3V"],"itemData":{"id":62,"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volume":"7","author":[{"family":"Eglington","given":"Sarah M."},{"family":"Pearce-Higgins","given":"James W."}],"editor":[{"family":"Arlettaz","given":"Raphaël"}],"issued":{"date-parts":[["2012",3,30]]}}},{"id":65,"uris":["http://zotero.org/users/6714553/items/MZAG65CN"],"itemData":{"id":65,"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506,"uris":["http://zotero.org/users/6714553/items/RVHMGN5C"],"itemData":{"id":506,"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D755D1">
        <w:rPr>
          <w:rFonts w:ascii="Cambria Math" w:hAnsi="Cambria Math" w:cs="Cambria Math"/>
        </w:rPr>
        <w:instrText>∼</w:instrText>
      </w:r>
      <w:r w:rsidR="00D755D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volume":"119","author":[{"family":"Sauer","given":"John R."},{"family":"Pardieck","given":"Keith L."},{"family":"Ziolkowski","given":"David J.","suffix":"Jr."},{"family":"Smith","given":"Adam C."},{"family":"Hudson","given":"Marie-Anne R."},{"family":"Rodriguez","given":"Vicente"},{"family":"Berlanga","given":"Humberto"},{"family":"Niven","given":"Daniel K."},{"family":"Link","given":"William A."}],"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D755D1">
        <w:instrText xml:space="preserve"> ADDIN ZOTERO_ITEM CSL_CITATION {"citationID":"VVdCbZ7K","properties":{"formattedCitation":"(Fraixedas et al., 2020)","plainCitation":"(Fraixedas et al., 2020)","noteIndex":0},"citationItems":[{"id":493,"uris":["http://zotero.org/users/6714553/items/C5ME9YPN"],"itemData":{"id":49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xml:space="preserve">. However, by reducing the number of trends computed, they also reduce the generality of the trend at the given scale. Finally, only a few authors computed the trends of metrics with spatial replicates across more than one spatial grain. </w:t>
      </w:r>
      <w:bookmarkStart w:id="32" w:name="_Hlk116479004"/>
      <w:r w:rsidR="0042697E">
        <w:t xml:space="preserve">This </w:t>
      </w:r>
      <w:r w:rsidR="00D81814">
        <w:t>is</w:t>
      </w:r>
      <w:r w:rsidR="0042697E">
        <w:t xml:space="preserve"> the case for</w:t>
      </w:r>
      <w:r w:rsidR="00D545FC">
        <w:t xml:space="preserve"> </w:t>
      </w:r>
      <w:r w:rsidR="00D545FC">
        <w:fldChar w:fldCharType="begin"/>
      </w:r>
      <w:r w:rsidR="00D755D1">
        <w:instrText xml:space="preserve"> ADDIN ZOTERO_ITEM CSL_CITATION {"citationID":"Ljnty2La","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D755D1">
        <w:instrText xml:space="preserve"> ADDIN ZOTERO_ITEM CSL_CITATION {"citationID":"u4imMv6b","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D755D1">
        <w:instrText xml:space="preserve"> ADDIN ZOTERO_ITEM CSL_CITATION {"citationID":"KqL6H603","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D755D1">
        <w:instrText xml:space="preserve"> ADDIN ZOTERO_ITEM CSL_CITATION {"citationID":"vp3rUsOG","properties":{"formattedCitation":"(McGill et al., 2015)","plainCitation":"(McGill et al., 2015)","dontUpdate":true,"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271220" w:rsidRPr="00D81814">
        <w:rPr>
          <w:color w:val="0070C0"/>
        </w:rPr>
        <w:t xml:space="preserve">, </w:t>
      </w:r>
      <w:r w:rsidR="00D81814">
        <w:rPr>
          <w:color w:val="0070C0"/>
        </w:rPr>
        <w:t xml:space="preserve">who are </w:t>
      </w:r>
      <w:r w:rsidR="00D81814" w:rsidRPr="00D81814">
        <w:rPr>
          <w:color w:val="0070C0"/>
        </w:rPr>
        <w:t>thus</w:t>
      </w:r>
      <w:r w:rsidR="00D81814">
        <w:rPr>
          <w:color w:val="0070C0"/>
        </w:rPr>
        <w:t xml:space="preserve"> the only ones </w:t>
      </w:r>
      <w:r w:rsidR="00D81814" w:rsidRPr="00D81814">
        <w:rPr>
          <w:color w:val="0070C0"/>
        </w:rPr>
        <w:t>able to discuss about spatial scaling of biodiversity trends</w:t>
      </w:r>
      <w:r w:rsidR="0042697E">
        <w:t>.</w:t>
      </w:r>
      <w:bookmarkEnd w:id="32"/>
      <w:r w:rsidR="0042697E">
        <w:t xml:space="preserve"> Yet, as we show here, biodiversity trends can be different according to the spatio-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2D358A47" w:rsidR="002E671A" w:rsidRPr="00C826EA" w:rsidRDefault="0042697E" w:rsidP="00B40EC1">
      <w:pPr>
        <w:rPr>
          <w:color w:val="0070C0"/>
        </w:rPr>
      </w:pPr>
      <w:r>
        <w:t xml:space="preserve">We found no studies using spatial replicates at the national spatial grain, </w:t>
      </w:r>
      <w:r>
        <w:rPr>
          <w:i/>
        </w:rPr>
        <w:t>i.e.</w:t>
      </w:r>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sidR="002B6EBC">
        <w:rPr>
          <w:color w:val="0070C0"/>
        </w:rPr>
        <w:t xml:space="preserve"> but the standardisation criteria of the spatio-temporal features are often specific to each country, </w:t>
      </w:r>
      <w:r w:rsidR="002B6EBC" w:rsidRPr="002B6EBC">
        <w:rPr>
          <w:color w:val="0070C0"/>
        </w:rPr>
        <w:t xml:space="preserve">making </w:t>
      </w:r>
      <w:r>
        <w:t xml:space="preserve">international merging of datasets and comparisons more demanding in terms of homogenization. Fortunately, initiatives like the European Breeding Bird Atlas </w:t>
      </w:r>
      <w:r w:rsidR="00D545FC">
        <w:fldChar w:fldCharType="begin"/>
      </w:r>
      <w:r w:rsidR="00D755D1">
        <w:instrText xml:space="preserve"> ADDIN ZOTERO_ITEM CSL_CITATION {"citationID":"F5K1xiDt","properties":{"formattedCitation":"(Hagemeyer &amp; Blair, 1997; Keller et al., 2020)","plainCitation":"(Hagemeyer &amp; Blair, 1997; Keller et al., 2020)","noteIndex":0},"citationItems":[{"id":574,"uris":["http://zotero.org/users/6714553/items/8RQJW9HR"],"itemData":{"id":57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455,"uris":["http://zotero.org/users/6714553/items/Y325WJZJ"],"itemData":{"id":455,"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GBIF, https://www.gbif.org) are now making this possible</w:t>
      </w:r>
      <w:r w:rsidR="00C826EA">
        <w:t xml:space="preserve"> </w:t>
      </w:r>
      <w:r w:rsidR="00C826EA">
        <w:rPr>
          <w:color w:val="0070C0"/>
        </w:rPr>
        <w:t>by providing data at sizeable spatial extent</w:t>
      </w:r>
      <w:r>
        <w:t xml:space="preserve">, and we hope to see trends with spatial replicates at the national grain soon. </w:t>
      </w:r>
    </w:p>
    <w:p w14:paraId="15840ED2" w14:textId="77777777" w:rsidR="002E671A" w:rsidRDefault="0042697E" w:rsidP="00B40EC1">
      <w:pPr>
        <w:pStyle w:val="Titre2"/>
        <w:spacing w:line="480" w:lineRule="auto"/>
      </w:pPr>
      <w:bookmarkStart w:id="33" w:name="_60ek0wdm5dpz" w:colFirst="0" w:colLast="0"/>
      <w:bookmarkEnd w:id="33"/>
      <w:r>
        <w:lastRenderedPageBreak/>
        <w:t xml:space="preserve">Lack of spatio-temporal coverage. </w:t>
      </w:r>
    </w:p>
    <w:p w14:paraId="06393F4C" w14:textId="475A46BB" w:rsidR="002E671A" w:rsidRDefault="0042697E" w:rsidP="00B40EC1">
      <w:r>
        <w:t xml:space="preserve">A striking but expected result </w:t>
      </w:r>
      <w:r w:rsidR="00251AA0">
        <w:fldChar w:fldCharType="begin"/>
      </w:r>
      <w:r w:rsidR="00D755D1">
        <w:instrText xml:space="preserve"> ADDIN ZOTERO_ITEM CSL_CITATION {"citationID":"g3po7I1W","properties":{"formattedCitation":"(Meyer et al., 2015)","plainCitation":"(Meyer et al., 2015)","dontUpdate":true,"noteIndex":0},"citationItems":[{"id":483,"uris":["http://zotero.org/users/6714553/items/V9E8S3EL"],"itemData":{"id":483,"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D755D1">
        <w:instrText xml:space="preserve"> ADDIN ZOTERO_ITEM CSL_CITATION {"citationID":"zfi7sJBM","properties":{"formattedCitation":"(Gonzalez et al., 2016)","plainCitation":"(Gonzalez et al., 2016)","noteIndex":0},"citationItems":[{"id":602,"uris":["http://zotero.org/users/6714553/items/KMNGDBKV"],"itemData":{"id":602,"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xml:space="preserve">. This gap was also reported </w:t>
      </w:r>
      <w:r w:rsidR="002A2902">
        <w:rPr>
          <w:color w:val="0070C0"/>
        </w:rPr>
        <w:t>in</w:t>
      </w:r>
      <w:r w:rsidR="002A2902">
        <w:t xml:space="preserve"> </w:t>
      </w:r>
      <w:r w:rsidR="002A2902">
        <w:rPr>
          <w:color w:val="0070C0"/>
        </w:rPr>
        <w:t>the literature review by</w:t>
      </w:r>
      <w:r w:rsidR="00251AA0">
        <w:t xml:space="preserve"> </w:t>
      </w:r>
      <w:r w:rsidR="00251AA0">
        <w:fldChar w:fldCharType="begin"/>
      </w:r>
      <w:r w:rsidR="00D755D1">
        <w:instrText xml:space="preserve"> ADDIN ZOTERO_ITEM CSL_CITATION {"citationID":"9lJNH7X5","properties":{"formattedCitation":"(Fraixedas et al., 2020)","plainCitation":"(Fraixedas et al., 2020)","dontUpdate":true,"noteIndex":0},"citationItems":[{"id":493,"uris":["http://zotero.org/users/6714553/items/C5ME9YPN"],"itemData":{"id":49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D755D1">
        <w:instrText xml:space="preserve"> ADDIN ZOTERO_ITEM CSL_CITATION {"citationID":"7bHWtJmH","properties":{"formattedCitation":"(Blowes et al., 2019; Dornelas et al., 2014)","plainCitation":"(Blowes et al., 2019; Dornelas et al., 2014)","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to temperature increase that impact positively species richness </w:t>
      </w:r>
      <w:r w:rsidR="00BA1BF1">
        <w:t xml:space="preserve">through </w:t>
      </w:r>
      <w:r w:rsidR="00697C67">
        <w:t>species-energy relationship</w:t>
      </w:r>
      <w:r w:rsidR="00BA1BF1">
        <w:t xml:space="preserve"> (</w:t>
      </w:r>
      <w:r w:rsidR="00031E48" w:rsidRPr="00031E48">
        <w:fldChar w:fldCharType="begin"/>
      </w:r>
      <w:r w:rsidR="00D755D1">
        <w:instrText xml:space="preserve"> ADDIN ZOTERO_ITEM CSL_CITATION {"citationID":"a1925m4dh0t","properties":{"formattedCitation":"\\uldash{(Currie, 1991; Storch &amp; Gaston, 2004; Whittaker et al., 2001)}","plainCitation":"(Currie, 1991; Storch &amp; Gaston, 2004; Whittaker et al., 2001)","dontUpdate":true,"noteIndex":0},"citationItems":[{"id":570,"uris":["http://zotero.org/users/6714553/items/CIVRUMUJ"],"itemData":{"id":570,"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volume":"137","author":[{"family":"Currie","given":"David J."}],"issued":{"date-parts":[["1991"]]}}},{"id":420,"uris":["http://zotero.org/users/6714553/items/VBX9WYU3"],"itemData":{"id":420,"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volume":"5","author":[{"family":"Storch","given":"David"},{"family":"Gaston","given":"Kevin J."}],"issued":{"date-parts":[["2004",11]]}}},{"id":386,"uris":["http://zotero.org/users/6714553/items/GGLLFBHA"],"itemData":{"id":386,"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volume":"28","author":[{"family":"Whittaker","given":"Robert J."},{"family":"Willis","given":"Katherine J."},{"family":"Field","given":"Richard"}],"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biodiversity trends at several spatio-temporal scales are needed in other parts of the world. These studies are needed at local grains, as well as at the spatial grain of regions, nations and continents </w:t>
      </w:r>
      <w:r w:rsidR="00C54247">
        <w:fldChar w:fldCharType="begin"/>
      </w:r>
      <w:r w:rsidR="00D755D1">
        <w:instrText xml:space="preserve"> ADDIN ZOTERO_ITEM CSL_CITATION {"citationID":"63aOxEsB","properties":{"formattedCitation":"(Alroy, 2015)","plainCitation":"(Alroy, 2015)","dontUpdate":true,"noteIndex":0},"citationItems":[{"id":469,"uris":["http://zotero.org/users/6714553/items/QJW2QJ7J"],"itemData":{"id":469,"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volume":"112","author":[{"family":"Alroy","given":"John"}],"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D755D1">
        <w:instrText xml:space="preserve"> ADDIN ZOTERO_ITEM CSL_CITATION {"citationID":"OTQPk2lN","properties":{"formattedCitation":"(Gonzalez et al., 2016)","plainCitation":"(Gonzalez et al., 2016)","noteIndex":0},"citationItems":[{"id":602,"uris":["http://zotero.org/users/6714553/items/KMNGDBKV"],"itemData":{"id":602,"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D755D1">
        <w:instrText xml:space="preserve"> ADDIN ZOTERO_ITEM CSL_CITATION {"citationID":"HiGYxHPs","properties":{"formattedCitation":"(Tingley &amp; Beissinger, 2013)","plainCitation":"(Tingley &amp; Beissinger, 2013)","noteIndex":0},"citationItems":[{"id":451,"uris":["http://zotero.org/users/6714553/items/4QJGSYQ4"],"itemData":{"id":451,"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Titre2"/>
        <w:spacing w:line="480" w:lineRule="auto"/>
      </w:pPr>
      <w:bookmarkStart w:id="34" w:name="_u4vx3q5nr6lj" w:colFirst="0" w:colLast="0"/>
      <w:bookmarkEnd w:id="34"/>
      <w:r>
        <w:t>Conclusion</w:t>
      </w:r>
    </w:p>
    <w:p w14:paraId="28624DBD" w14:textId="1AC274C1"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r>
        <w:rPr>
          <w:i/>
        </w:rPr>
        <w:t xml:space="preserve">i.e. </w:t>
      </w:r>
      <w:r>
        <w:t>mainly increases) and global (</w:t>
      </w:r>
      <w:r>
        <w:rPr>
          <w:i/>
        </w:rPr>
        <w:t xml:space="preserve">i.e. </w:t>
      </w:r>
      <w:r>
        <w:t xml:space="preserve">no increase) spatial scales. </w:t>
      </w:r>
      <w:r w:rsidR="007453CB">
        <w:lastRenderedPageBreak/>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r w:rsidR="002643A2">
        <w:rPr>
          <w:i/>
          <w:iCs/>
        </w:rPr>
        <w:t xml:space="preserve">e.g.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emporal grain of the metrics has either been confused with the temporal grain of the sampling plan, or not properly considered at all, and this needs to be addressed</w:t>
      </w:r>
      <w:r w:rsidR="00E408B7">
        <w:t xml:space="preserve"> </w:t>
      </w:r>
      <w:r w:rsidR="00E408B7" w:rsidRPr="00E408B7">
        <w:rPr>
          <w:color w:val="0070C0"/>
        </w:rPr>
        <w:t>by clearly specifying the summed, averaged or modelled temporal grain of the metric</w:t>
      </w:r>
      <w:r>
        <w:t xml:space="preserve">. Finally, the gaps in spatio-temporal coverage need to be filled with more </w:t>
      </w:r>
      <w:r w:rsidR="005564F7">
        <w:t>data or</w:t>
      </w:r>
      <w:r>
        <w:t xml:space="preserve"> interpolated over by</w:t>
      </w:r>
      <w:r w:rsidR="00920514">
        <w:t xml:space="preserve"> </w:t>
      </w:r>
      <w:r w:rsidR="00920514">
        <w:rPr>
          <w:color w:val="0070C0"/>
        </w:rPr>
        <w:t>cross-</w:t>
      </w:r>
      <w:r w:rsidR="00172E60">
        <w:rPr>
          <w:color w:val="0070C0"/>
        </w:rPr>
        <w:t xml:space="preserve">scale </w:t>
      </w:r>
      <w:r>
        <w:t>models</w:t>
      </w:r>
      <w:r w:rsidR="00920514">
        <w:t xml:space="preserve"> </w:t>
      </w:r>
      <w:r w:rsidR="00920514" w:rsidRPr="00920514">
        <w:rPr>
          <w:color w:val="0070C0"/>
        </w:rPr>
        <w:fldChar w:fldCharType="begin"/>
      </w:r>
      <w:r w:rsidR="00D755D1">
        <w:rPr>
          <w:color w:val="0070C0"/>
        </w:rPr>
        <w:instrText xml:space="preserve"> ADDIN ZOTERO_ITEM CSL_CITATION {"citationID":"a1qhh4ph6u1","properties":{"formattedCitation":"(Keil &amp; Chase, 2022)","plainCitation":"(Keil &amp; Chase, 2022)","dontUpdate":true,"noteIndex":0},"citationItems":[{"id":1362,"uris":["http://zotero.org/users/6714553/items/EFQFRCT7"],"itemData":{"id":1362,"type":"report","abstract":"1.\tEstimates of temporal change of biodiversity, and its components loss and gain, are needed at local and geographical scales. However, we lack them because of data in-completeness, heterogeneity, and lack of temporal replication. Hence, we need a tool to integrate heterogeneous data and to account for their incompleteness.\n2.\tWe introduce spatiotemporal machine learning interpolation that can estimate cross-scale biodiversity change and its components. The approach naturally captures the expected and complex interactions between scale (grain), geography, data types, and drivers of change. As such it can integrate inventory data from reserves or countries with data from atlases and local survey plots. We present two flavors, both blending tree-based machine learning (random forests, boosted trees) with advances in ecolog-ical scaling: The first combines machine learning with species-area relationships (SAR method), the second with occupancy-area relationships (OAR method).\n3.\tUsing simulated data and an empirical example of global mammals and European plants, we show that tree-based machine learning effectively captures temporal biodi-versity change, loss, and gain across a continuum of spatial grains. This can be done despite the lack of time series data (i.e., it does not require temporal replication at sites), temporal biases in the amount of data, and highly uneven sampling area. These estimates can be mapped at any desired spatial resolution. \n4.\tIn all, this is a user-friendly and computationally fast approach with minimal require-ments on data format. It can integrate heterogeneous biodiversity data to obtain esti-mates of temporal biodiversity change, loss, and gain, that would otherwise be invisi-ble in the raw data alone.","language":"en-us","note":"DOI: 10.32942/osf.io/rky7b\ntype: article","publisher":"EcoEvoRxiv","source":"OSF Preprints","title":"Interpolation of temporal biodiversity change, loss, and gain across scales: a machine learning approach","title-short":"Interpolation of temporal biodiversity change, loss, and gain across scales","URL":"https://ecoevorxiv.org/rky7b/","author":[{"family":"Keil","given":"Petr"},{"family":"Chase","given":"Jonathan M."}],"accessed":{"date-parts":[["2022",5,12]]},"issued":{"date-parts":[["2022",3,15]]}}}],"schema":"https://github.com/citation-style-language/schema/raw/master/csl-citation.json"} </w:instrText>
      </w:r>
      <w:r w:rsidR="00920514" w:rsidRPr="00920514">
        <w:rPr>
          <w:color w:val="0070C0"/>
        </w:rPr>
        <w:fldChar w:fldCharType="separate"/>
      </w:r>
      <w:r w:rsidR="00920514" w:rsidRPr="00920514">
        <w:rPr>
          <w:color w:val="0070C0"/>
        </w:rPr>
        <w:t>(</w:t>
      </w:r>
      <w:r w:rsidR="00920514">
        <w:rPr>
          <w:i/>
          <w:iCs/>
          <w:color w:val="0070C0"/>
        </w:rPr>
        <w:t xml:space="preserve">e.g. </w:t>
      </w:r>
      <w:r w:rsidR="00920514" w:rsidRPr="00920514">
        <w:rPr>
          <w:color w:val="0070C0"/>
        </w:rPr>
        <w:t>Keil &amp; Chase, 2022)</w:t>
      </w:r>
      <w:r w:rsidR="00920514" w:rsidRPr="00920514">
        <w:rPr>
          <w:color w:val="0070C0"/>
        </w:rPr>
        <w:fldChar w:fldCharType="end"/>
      </w:r>
      <w:r w:rsidR="00920514">
        <w:t xml:space="preserve"> </w:t>
      </w:r>
      <w:r>
        <w:t xml:space="preserve">. We hope that this review improves the current knowledge on spatio-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Titre2"/>
      </w:pPr>
      <w:r w:rsidRPr="00987351">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 xml:space="preserve">species richness (sR), functional richness (fR), evenness (Eve), functional evenness (fEve), diversity (Div), functional diversity (fDiv), temporal beta-diversity (tBetaDiv), spatial </w:t>
      </w:r>
      <w:bookmarkStart w:id="35" w:name="_Hlk96531542"/>
      <w:r>
        <w:rPr>
          <w:i/>
        </w:rPr>
        <w:t>beta-diversity</w:t>
      </w:r>
      <w:bookmarkEnd w:id="35"/>
      <w:r>
        <w:rPr>
          <w:i/>
        </w:rPr>
        <w:t xml:space="preserve"> (sBetaDiv), functional spatial beta-diversity (fsBetaDiv), gamma-diversity (gammaDiv), functional Gamma-diversity (fgammaDiv), phylogenetic diversity (pDiv).</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398A24B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4A3E631E"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w:t>
            </w:r>
            <w:r w:rsidR="00BC446B">
              <w:rPr>
                <w:rFonts w:ascii="Arial" w:eastAsia="Arial" w:hAnsi="Arial" w:cs="Arial"/>
                <w:sz w:val="14"/>
                <w:szCs w:val="14"/>
              </w:rPr>
              <w:t>k</w:t>
            </w:r>
            <w:r>
              <w:rPr>
                <w:rFonts w:ascii="Arial" w:eastAsia="Arial" w:hAnsi="Arial" w:cs="Arial"/>
                <w:sz w:val="14"/>
                <w:szCs w:val="14"/>
              </w:rPr>
              <w:t>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64895388"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sidRPr="00BC446B">
              <w:rPr>
                <w:rFonts w:ascii="Arial" w:eastAsia="Arial" w:hAnsi="Arial" w:cs="Arial"/>
                <w:color w:val="0070C0"/>
                <w:sz w:val="14"/>
                <w:szCs w:val="14"/>
              </w:rPr>
              <w:t>(</w:t>
            </w:r>
            <w:r w:rsidR="000A7CBE" w:rsidRPr="00BC446B">
              <w:rPr>
                <w:rFonts w:ascii="Arial" w:eastAsia="Arial" w:hAnsi="Arial" w:cs="Arial"/>
                <w:color w:val="0070C0"/>
                <w:sz w:val="14"/>
                <w:szCs w:val="14"/>
              </w:rPr>
              <w:t xml:space="preserve">decimal </w:t>
            </w:r>
            <w:r w:rsidRPr="00BC446B">
              <w:rPr>
                <w:rFonts w:ascii="Arial" w:eastAsia="Arial" w:hAnsi="Arial" w:cs="Arial"/>
                <w:color w:val="0070C0"/>
                <w:sz w:val="14"/>
                <w:szCs w:val="14"/>
              </w:rPr>
              <w:t>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16BFFEF"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D755D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A91AC5A"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D755D1">
              <w:rPr>
                <w:rFonts w:ascii="Cambria Math" w:eastAsia="Arial" w:hAnsi="Cambria Math" w:cs="Cambria Math"/>
                <w:sz w:val="14"/>
                <w:szCs w:val="14"/>
              </w:rPr>
              <w:instrText>‐</w:instrText>
            </w:r>
            <w:r w:rsidR="00D755D1">
              <w:rPr>
                <w:rFonts w:ascii="Arial" w:eastAsia="Arial" w:hAnsi="Arial" w:cs="Arial"/>
                <w:sz w:val="14"/>
                <w:szCs w:val="14"/>
              </w:rPr>
              <w:instrText xml:space="preserve">Smith","given":"Isla H."},{"family":"Jones","given":"Holly P."},{"family":"Hines","given":"Jes"},{"family":"Vellend","given":"Mark"},{"family":"Waldock","given":"Conor"},{"family":"O'Connor","given":"Mary"}],"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02BFBE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531,"uris":["http://zotero.org/users/6714553/items/WWG57QDI"],"itemData":{"id":531,"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27EE0B7A"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58567616"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517,"uris":["http://zotero.org/users/6714553/items/3LZIZPZM"],"itemData":{"id":517,"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1C5EE014"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rgsTgVkB","properties":{"formattedCitation":"(Ram et al., 2017)","plainCitation":"(Ram et al., 2017)","dontUpdate":true,"noteIndex":0},"citationItems":[{"id":539,"uris":["http://zotero.org/users/6714553/items/MGKTDLJX"],"itemData":{"id":539,"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volume":"385","author":[{"family":"Ram","given":"Dafne"},{"family":"Axelsson","given":"Anna-Lena"},{"family":"Green","given":"Martin"},{"family":"Smith","given":"Henrik G."},{"family":"Lindström","given":"Åke"}],"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3D84BDB8"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TqhATJbY","properties":{"formattedCitation":"(Reif et al., 2013)","plainCitation":"(Reif et al., 2013)","dontUpdate":true,"noteIndex":0},"citationItems":[{"id":512,"uris":["http://zotero.org/users/6714553/items/WHYAQYVP"],"itemData":{"id":512,"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volume":"154","author":[{"family":"Reif","given":"Jiří"},{"family":"Prylová","given":"Kristýna"},{"family":"Šizling","given":"Arnošt L."},{"family":"Vermouzek","given":"Zdeněk"},{"family":"Šťastný","given":"Karel"},{"family":"Bejček","given":"Vladimír"}],"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5A079ADC"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66,"uris":["http://zotero.org/users/6714553/items/PSZ628GA"],"itemData":{"id":66,"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1CA1A34D"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636,"uris":["http://zotero.org/users/6714553/items/HP3N27E3"],"itemData":{"id":636,"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7B3A86C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5E4BD54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1,"uris":["http://zotero.org/users/6714553/items/DBYBRQUS"],"itemData":{"id":1,"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EEAC27C"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455,"uris":["http://zotero.org/users/6714553/items/Y325WJZJ"],"itemData":{"id":455,"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691CF4B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454,"uris":["http://zotero.org/users/6714553/items/GFGBRXBP"],"itemData":{"id":454,"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7052CE4C"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453,"uris":["http://zotero.org/users/6714553/items/ZGZHT4MC"],"itemData":{"id":453,"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5CDF276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452,"uris":["http://zotero.org/users/6714553/items/2NYEVMH3"],"itemData":{"id":452,"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CD14018"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451,"uris":["http://zotero.org/users/6714553/items/4QJGSYQ4"],"itemData":{"id":451,"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FA916DB"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450,"uris":["http://zotero.org/users/6714553/items/874YS4CY"],"itemData":{"id":450,"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3621E8E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1PQJndGf","properties":{"formattedCitation":"(La Sorte, 2006)","plainCitation":"(La Sorte, 2006)","dontUpdate":true,"noteIndex":0},"citationItems":[{"id":448,"uris":["http://zotero.org/users/6714553/items/X452JEDH"],"itemData":{"id":448,"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11996A2B"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Z960frxl","properties":{"formattedCitation":"(Ma et al., 2012)","plainCitation":"(Ma et al., 2012)","dontUpdate":true,"noteIndex":0},"citationItems":[{"id":447,"uris":["http://zotero.org/users/6714553/items/RVGLAPBB"],"itemData":{"id":447,"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volume":"32","author":[{"family":"Ma","given":"Zhihai"},{"family":"Zuckerberg","given":"Benjamin"},{"family":"Porter","given":"William F."},{"family":"Zhang","given":"Lianjun"}],"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23A814ED"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7150705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526,"uris":["http://zotero.org/users/6714553/items/5WT62GFW"],"itemData":{"id":526,"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volume":"26","author":[{"family":"García-Navas","given":"Vicente"},{"family":"Sattler","given":"Thomas"},{"family":"Schmid","given":"Hans"},{"family":"Ozgul","given":"Arpat"}],"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04320D08"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07702EC9"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0EE13670"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D755D1">
              <w:rPr>
                <w:rFonts w:ascii="Arial" w:hAnsi="Arial" w:cs="Arial"/>
                <w:sz w:val="14"/>
                <w:szCs w:val="14"/>
              </w:rPr>
              <w:instrText xml:space="preserve"> ADDIN ZOTERO_ITEM CSL_CITATION {"citationID":"Fky8cEs2","properties":{"formattedCitation":"(Petchey et al., 2007)","plainCitation":"(Petchey et al., 2007)","dontUpdate":true,"noteIndex":0},"citationItems":[{"id":580,"uris":["http://zotero.org/users/6714553/items/3NHBH68M"],"itemData":{"id":580,"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volume":"76","author":[{"family":"Petchey","given":"Owen L."},{"family":"Evans","given":"Karl L."},{"family":"Fishburn","given":"Isla S."},{"family":"Gaston","given":"Kevin J."}],"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36" w:name="_bxf3juex4006" w:colFirst="0" w:colLast="0"/>
      <w:bookmarkStart w:id="37" w:name="_mukbd63zvb66" w:colFirst="0" w:colLast="0"/>
      <w:bookmarkEnd w:id="36"/>
      <w:bookmarkEnd w:id="37"/>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re"/>
      </w:pPr>
      <w:bookmarkStart w:id="38" w:name="_xxrqwfm9by0x" w:colFirst="0" w:colLast="0"/>
      <w:bookmarkEnd w:id="38"/>
      <w:r>
        <w:t>Appendices</w:t>
      </w:r>
    </w:p>
    <w:p w14:paraId="06F0A086" w14:textId="77777777" w:rsidR="002E671A" w:rsidRDefault="0042697E">
      <w:pPr>
        <w:spacing w:line="276" w:lineRule="auto"/>
      </w:pPr>
      <w:r>
        <w:rPr>
          <w:noProof/>
        </w:rPr>
        <w:lastRenderedPageBreak/>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 xml:space="preserve">Note that each trend is an average trend from a given study, scale, and for a given metric, calculated over multiple sites (i.e. spatial replicates). </w:t>
      </w:r>
      <w:r w:rsidRPr="00A10E21">
        <w:rPr>
          <w:i/>
          <w:iCs/>
        </w:rPr>
        <w:t>We also note that some trends reported here are based on the same dataset, but come from different studies; this is a potential source of pseudoreplication. For summary of trends that accounts for this pseudoreplication see Fig. 3. 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lastRenderedPageBreak/>
        <w:t xml:space="preserve">Supplementary Table 1: </w:t>
      </w:r>
      <w:r w:rsidRPr="00E61F9D">
        <w:rPr>
          <w:i/>
          <w:iCs/>
        </w:rPr>
        <w:t>table containing the notes about the trends and articles used in this literature review. Abbreviations: BBS = Breeding Bird Survey, 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1599353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789CBD5B"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D755D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8)*(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0B7F36E8"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D755D1">
              <w:rPr>
                <w:rFonts w:ascii="Cambria Math" w:eastAsia="Arial" w:hAnsi="Cambria Math" w:cs="Cambria Math"/>
                <w:sz w:val="14"/>
                <w:szCs w:val="14"/>
              </w:rPr>
              <w:instrText>‐</w:instrText>
            </w:r>
            <w:r w:rsidR="00D755D1">
              <w:rPr>
                <w:rFonts w:ascii="Arial" w:eastAsia="Arial" w:hAnsi="Arial" w:cs="Arial"/>
                <w:sz w:val="14"/>
                <w:szCs w:val="14"/>
              </w:rPr>
              <w:instrText xml:space="preserve">Smith","given":"Isla H."},{"family":"Jones","given":"Holly P."},{"family":"Hines","given":"Jes"},{"family":"Vellend","given":"Mark"},{"family":"Waldock","given":"Conor"},{"family":"O'Connor","given":"Mary"}],"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1715581D"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531,"uris":["http://zotero.org/users/6714553/items/WWG57QDI"],"itemData":{"id":531,"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4BF5DC44"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0940496D"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517,"uris":["http://zotero.org/users/6714553/items/3LZIZPZM"],"itemData":{"id":517,"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7DDC629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QM7tWcKC","properties":{"formattedCitation":"(Ram et al., 2017)","plainCitation":"(Ram et al., 2017)","dontUpdate":true,"noteIndex":0},"citationItems":[{"id":539,"uris":["http://zotero.org/users/6714553/items/MGKTDLJX"],"itemData":{"id":539,"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volume":"385","author":[{"family":"Ram","given":"Dafne"},{"family":"Axelsson","given":"Anna-Lena"},{"family":"Green","given":"Martin"},{"family":"Smith","given":"Henrik G."},{"family":"Lindström","given":"Åke"}],"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119F110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zXiZN42F","properties":{"formattedCitation":"(Reif et al., 2013)","plainCitation":"(Reif et al., 2013)","dontUpdate":true,"noteIndex":0},"citationItems":[{"id":512,"uris":["http://zotero.org/users/6714553/items/WHYAQYVP"],"itemData":{"id":512,"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volume":"154","author":[{"family":"Reif","given":"Jiří"},{"family":"Prylová","given":"Kristýna"},{"family":"Šizling","given":"Arnošt L."},{"family":"Vermouzek","given":"Zdeněk"},{"family":"Šťastný","given":"Karel"},{"family":"Bejček","given":"Vladimír"}],"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ecies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156E85B0"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66,"uris":["http://zotero.org/users/6714553/items/PSZ628GA"],"itemData":{"id":66,"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113B0CC4"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636,"uris":["http://zotero.org/users/6714553/items/HP3N27E3"],"itemData":{"id":636,"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1755C472" w:rsidR="002E671A" w:rsidRDefault="002E671A">
            <w:pPr>
              <w:spacing w:before="100" w:after="100" w:line="240" w:lineRule="auto"/>
              <w:ind w:left="100" w:right="100"/>
              <w:rPr>
                <w:rFonts w:ascii="Arial" w:eastAsia="Arial" w:hAnsi="Arial" w:cs="Arial"/>
                <w:sz w:val="14"/>
                <w:szCs w:val="14"/>
              </w:rPr>
            </w:pP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748DC51A"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0DD0291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1,"uris":["http://zotero.org/users/6714553/items/DBYBRQUS"],"itemData":{"id":1,"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i.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7001192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455,"uris":["http://zotero.org/users/6714553/items/Y325WJZJ"],"itemData":{"id":455,"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7F600CF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D755D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454,"uris":["http://zotero.org/users/6714553/items/GFGBRXBP"],"itemData":{"id":454,"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6345701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453,"uris":["http://zotero.org/users/6714553/items/ZGZHT4MC"],"itemData":{"id":453,"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1BCCC762"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452,"uris":["http://zotero.org/users/6714553/items/2NYEVMH3"],"itemData":{"id":452,"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0EF8D67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451,"uris":["http://zotero.org/users/6714553/items/4QJGSYQ4"],"itemData":{"id":451,"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x(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0371C4B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450,"uris":["http://zotero.org/users/6714553/items/874YS4CY"],"itemData":{"id":450,"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13B71E2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HcxUQB0z","properties":{"formattedCitation":"(La Sorte, 2006)","plainCitation":"(La Sorte, 2006)","dontUpdate":true,"noteIndex":0},"citationItems":[{"id":448,"uris":["http://zotero.org/users/6714553/items/X452JEDH"],"itemData":{"id":448,"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34E36D3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yruQYDn0","properties":{"formattedCitation":"(Ma et al., 2012)","plainCitation":"(Ma et al., 2012)","dontUpdate":true,"noteIndex":0},"citationItems":[{"id":447,"uris":["http://zotero.org/users/6714553/items/RVGLAPBB"],"itemData":{"id":447,"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volume":"32","author":[{"family":"Ma","given":"Zhihai"},{"family":"Zuckerberg","given":"Benjamin"},{"family":"Porter","given":"William F."},{"family":"Zhang","given":"Lianjun"}],"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6D1ECD2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2E8614F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526,"uris":["http://zotero.org/users/6714553/items/5WT62GFW"],"itemData":{"id":526,"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volume":"26","author":[{"family":"García-Navas","given":"Vicente"},{"family":"Sattler","given":"Thomas"},{"family":"Schmid","given":"Hans"},{"family":"Ozgul","given":"Arpat"}],"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D5C61C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D755D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seri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4C142234"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73C79578"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D755D1">
              <w:rPr>
                <w:rFonts w:ascii="Arial" w:hAnsi="Arial" w:cs="Arial"/>
                <w:sz w:val="14"/>
                <w:szCs w:val="14"/>
              </w:rPr>
              <w:instrText xml:space="preserve"> ADDIN ZOTERO_ITEM CSL_CITATION {"citationID":"D0njGidz","properties":{"formattedCitation":"(Petchey et al., 2007)","plainCitation":"(Petchey et al., 2007)","dontUpdate":true,"noteIndex":0},"citationItems":[{"id":580,"uris":["http://zotero.org/users/6714553/items/3NHBH68M"],"itemData":{"id":580,"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volume":"76","author":[{"family":"Petchey","given":"Owen L."},{"family":"Evans","given":"Karl L."},{"family":"Fishburn","given":"Isla S."},{"family":"Gaston","given":"Kevin J."}],"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r w:rsidR="00AC35AB">
              <w:rPr>
                <w:rFonts w:ascii="Arial" w:eastAsia="Arial" w:hAnsi="Arial" w:cs="Arial"/>
                <w:sz w:val="14"/>
                <w:szCs w:val="14"/>
              </w:rPr>
              <w:t>…</w:t>
            </w:r>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re"/>
      </w:pPr>
      <w:r>
        <w:t>References</w:t>
      </w:r>
    </w:p>
    <w:p w14:paraId="2ECCFA81" w14:textId="77777777" w:rsidR="0082722C" w:rsidRDefault="00391B08" w:rsidP="0082722C">
      <w:pPr>
        <w:pStyle w:val="Bibliographie"/>
      </w:pPr>
      <w:r>
        <w:fldChar w:fldCharType="begin"/>
      </w:r>
      <w:r w:rsidR="0082722C">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82722C">
        <w:t xml:space="preserve">Adler, P. B., &amp; Lauenroth, W. K. (2003). The power of time: Spatiotemporal scaling of species diversity. </w:t>
      </w:r>
      <w:r w:rsidR="0082722C">
        <w:rPr>
          <w:i/>
          <w:iCs/>
        </w:rPr>
        <w:t>Ecology Letters</w:t>
      </w:r>
      <w:r w:rsidR="0082722C">
        <w:t xml:space="preserve">, </w:t>
      </w:r>
      <w:r w:rsidR="0082722C">
        <w:rPr>
          <w:i/>
          <w:iCs/>
        </w:rPr>
        <w:t>6</w:t>
      </w:r>
      <w:r w:rsidR="0082722C">
        <w:t>(8), 749–756. https://doi.org/10.1046/j.1461-0248.2003.00497.x</w:t>
      </w:r>
    </w:p>
    <w:p w14:paraId="08B2E608" w14:textId="77777777" w:rsidR="0082722C" w:rsidRDefault="0082722C" w:rsidP="0082722C">
      <w:pPr>
        <w:pStyle w:val="Bibliographie"/>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522F791A" w14:textId="77777777" w:rsidR="0082722C" w:rsidRDefault="0082722C" w:rsidP="0082722C">
      <w:pPr>
        <w:pStyle w:val="Bibliographie"/>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0245BD21" w14:textId="77777777" w:rsidR="0082722C" w:rsidRDefault="0082722C" w:rsidP="0082722C">
      <w:pPr>
        <w:pStyle w:val="Bibliographie"/>
      </w:pPr>
      <w:r>
        <w:t xml:space="preserve">Arrhenius, O. (1921). Species and Area. </w:t>
      </w:r>
      <w:r>
        <w:rPr>
          <w:i/>
          <w:iCs/>
        </w:rPr>
        <w:t>Journal of Ecology</w:t>
      </w:r>
      <w:r>
        <w:t xml:space="preserve">, </w:t>
      </w:r>
      <w:r>
        <w:rPr>
          <w:i/>
          <w:iCs/>
        </w:rPr>
        <w:t>9</w:t>
      </w:r>
      <w:r>
        <w:t>(1), 95–99. https://doi.org/10.2307/2255763</w:t>
      </w:r>
    </w:p>
    <w:p w14:paraId="487556EE" w14:textId="77777777" w:rsidR="0082722C" w:rsidRDefault="0082722C" w:rsidP="0082722C">
      <w:pPr>
        <w:pStyle w:val="Bibliographie"/>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94CE4A" w14:textId="77777777" w:rsidR="0082722C" w:rsidRDefault="0082722C" w:rsidP="0082722C">
      <w:pPr>
        <w:pStyle w:val="Bibliographie"/>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Article 7336. https://doi.org/10.1038/nature09678</w:t>
      </w:r>
    </w:p>
    <w:p w14:paraId="5FBAD7F4" w14:textId="77777777" w:rsidR="0082722C" w:rsidRDefault="0082722C" w:rsidP="0082722C">
      <w:pPr>
        <w:pStyle w:val="Bibliographie"/>
      </w:pPr>
      <w:r>
        <w:t xml:space="preserve">Bejček, V. &amp; Stastný. (2016). Velké ptačí mapování. </w:t>
      </w:r>
      <w:r>
        <w:rPr>
          <w:i/>
          <w:iCs/>
        </w:rPr>
        <w:t>Vesmír</w:t>
      </w:r>
      <w:r>
        <w:t>. https://vesmir.cz/cz/on-line-clanky/2016/04/velke-ptaci-mapovani.html</w:t>
      </w:r>
    </w:p>
    <w:p w14:paraId="1DFB9B23" w14:textId="77777777" w:rsidR="0082722C" w:rsidRDefault="0082722C" w:rsidP="0082722C">
      <w:pPr>
        <w:pStyle w:val="Bibliographie"/>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587B4BFB" w14:textId="77777777" w:rsidR="0082722C" w:rsidRDefault="0082722C" w:rsidP="0082722C">
      <w:pPr>
        <w:pStyle w:val="Bibliographie"/>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0D1EB3DA" w14:textId="77777777" w:rsidR="0082722C" w:rsidRDefault="0082722C" w:rsidP="0082722C">
      <w:pPr>
        <w:pStyle w:val="Bibliographie"/>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6DE67999" w14:textId="77777777" w:rsidR="0082722C" w:rsidRDefault="0082722C" w:rsidP="0082722C">
      <w:pPr>
        <w:pStyle w:val="Bibliographie"/>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3DD3E6C2" w14:textId="77777777" w:rsidR="0082722C" w:rsidRDefault="0082722C" w:rsidP="0082722C">
      <w:pPr>
        <w:pStyle w:val="Bibliographie"/>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54863D7" w14:textId="77777777" w:rsidR="0082722C" w:rsidRDefault="0082722C" w:rsidP="0082722C">
      <w:pPr>
        <w:pStyle w:val="Bibliographie"/>
      </w:pPr>
      <w:r w:rsidRPr="0082722C">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452AEDE5" w14:textId="77777777" w:rsidR="0082722C" w:rsidRDefault="0082722C" w:rsidP="0082722C">
      <w:pPr>
        <w:pStyle w:val="Bibliographie"/>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1AF54C46" w14:textId="77777777" w:rsidR="0082722C" w:rsidRDefault="0082722C" w:rsidP="0082722C">
      <w:pPr>
        <w:pStyle w:val="Bibliographie"/>
      </w:pPr>
      <w:r>
        <w:t xml:space="preserve">Currie, D. J. (1991). Energy and Large-Scale Patterns of Animal- and Plant-Species Richness. </w:t>
      </w:r>
      <w:r>
        <w:rPr>
          <w:i/>
          <w:iCs/>
        </w:rPr>
        <w:t>The American Naturalist</w:t>
      </w:r>
      <w:r>
        <w:t xml:space="preserve">, </w:t>
      </w:r>
      <w:r>
        <w:rPr>
          <w:i/>
          <w:iCs/>
        </w:rPr>
        <w:t>137</w:t>
      </w:r>
      <w:r>
        <w:t>(1), 27–49.</w:t>
      </w:r>
    </w:p>
    <w:p w14:paraId="4F7BEA5A" w14:textId="77777777" w:rsidR="0082722C" w:rsidRDefault="0082722C" w:rsidP="0082722C">
      <w:pPr>
        <w:pStyle w:val="Bibliographie"/>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5FDA5F20" w14:textId="77777777" w:rsidR="0082722C" w:rsidRDefault="0082722C" w:rsidP="0082722C">
      <w:pPr>
        <w:pStyle w:val="Bibliographie"/>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5780460F" w14:textId="77777777" w:rsidR="0082722C" w:rsidRPr="0082722C" w:rsidRDefault="0082722C" w:rsidP="0082722C">
      <w:pPr>
        <w:pStyle w:val="Bibliographie"/>
        <w:rPr>
          <w:lang w:val="fr-FR"/>
        </w:rPr>
      </w:pPr>
      <w:r>
        <w:t xml:space="preserve">Dornelas, M., Gotelli, N. J., McGill, B., Shimadzu, H., Moyes, F., Sievers, C., &amp; Magurran, A. E. (2014). Assemblage Time Series Reveal Biodiversity Change but Not Systematic Loss. </w:t>
      </w:r>
      <w:r w:rsidRPr="0082722C">
        <w:rPr>
          <w:i/>
          <w:iCs/>
          <w:lang w:val="fr-FR"/>
        </w:rPr>
        <w:t>Science</w:t>
      </w:r>
      <w:r w:rsidRPr="0082722C">
        <w:rPr>
          <w:lang w:val="fr-FR"/>
        </w:rPr>
        <w:t xml:space="preserve">, </w:t>
      </w:r>
      <w:r w:rsidRPr="0082722C">
        <w:rPr>
          <w:i/>
          <w:iCs/>
          <w:lang w:val="fr-FR"/>
        </w:rPr>
        <w:t>344</w:t>
      </w:r>
      <w:r w:rsidRPr="0082722C">
        <w:rPr>
          <w:lang w:val="fr-FR"/>
        </w:rPr>
        <w:t>(6181), 296–299. https://doi.org/10.1126/science.1248484</w:t>
      </w:r>
    </w:p>
    <w:p w14:paraId="6F0C9BD1" w14:textId="77777777" w:rsidR="0082722C" w:rsidRDefault="0082722C" w:rsidP="0082722C">
      <w:pPr>
        <w:pStyle w:val="Bibliographie"/>
      </w:pPr>
      <w:r w:rsidRPr="0082722C">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51C2901E" w14:textId="77777777" w:rsidR="0082722C" w:rsidRDefault="0082722C" w:rsidP="0082722C">
      <w:pPr>
        <w:pStyle w:val="Bibliographie"/>
      </w:pPr>
      <w:r>
        <w:lastRenderedPageBreak/>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301FBE05" w14:textId="77777777" w:rsidR="0082722C" w:rsidRDefault="0082722C" w:rsidP="0082722C">
      <w:pPr>
        <w:pStyle w:val="Bibliographie"/>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4CC9879A" w14:textId="77777777" w:rsidR="0082722C" w:rsidRDefault="0082722C" w:rsidP="0082722C">
      <w:pPr>
        <w:pStyle w:val="Bibliographie"/>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A640B37" w14:textId="77777777" w:rsidR="0082722C" w:rsidRDefault="0082722C" w:rsidP="0082722C">
      <w:pPr>
        <w:pStyle w:val="Bibliographie"/>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1B0F28E1" w14:textId="77777777" w:rsidR="0082722C" w:rsidRDefault="0082722C" w:rsidP="0082722C">
      <w:pPr>
        <w:pStyle w:val="Bibliographie"/>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2FA008CB" w14:textId="77777777" w:rsidR="0082722C" w:rsidRDefault="0082722C" w:rsidP="0082722C">
      <w:pPr>
        <w:pStyle w:val="Bibliographie"/>
      </w:pPr>
      <w:r>
        <w:t xml:space="preserve">Fricke, E. C., Ordonez, A., Rogers, H. S., &amp; Svenning, J.-C. (2022). The effects of defaunation on plants’ capacity to track climate change. </w:t>
      </w:r>
      <w:r>
        <w:rPr>
          <w:i/>
          <w:iCs/>
        </w:rPr>
        <w:t>Science</w:t>
      </w:r>
      <w:r>
        <w:t>. https://doi.org/10.1126/science.abk3510</w:t>
      </w:r>
    </w:p>
    <w:p w14:paraId="297E3168" w14:textId="77777777" w:rsidR="0082722C" w:rsidRDefault="0082722C" w:rsidP="0082722C">
      <w:pPr>
        <w:pStyle w:val="Bibliographie"/>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93A3E91" w14:textId="77777777" w:rsidR="0082722C" w:rsidRDefault="0082722C" w:rsidP="0082722C">
      <w:pPr>
        <w:pStyle w:val="Bibliographie"/>
      </w:pPr>
      <w:r>
        <w:t xml:space="preserve">Gonzalez, A., Cardinale, B. J., Allington, G. R. H., Byrnes, J., Arthur Endsley, K., Brown, D. G., Hooper, D. U., Isbell, F., O’Connor, M. I., &amp; Loreau, M. (2016). Estimating local </w:t>
      </w:r>
      <w:r>
        <w:lastRenderedPageBreak/>
        <w:t xml:space="preserve">biodiversity change: A critique of papers claiming no net loss of local diversity. </w:t>
      </w:r>
      <w:r>
        <w:rPr>
          <w:i/>
          <w:iCs/>
        </w:rPr>
        <w:t>Ecology</w:t>
      </w:r>
      <w:r>
        <w:t xml:space="preserve">, </w:t>
      </w:r>
      <w:r>
        <w:rPr>
          <w:i/>
          <w:iCs/>
        </w:rPr>
        <w:t>97</w:t>
      </w:r>
      <w:r>
        <w:t>(8), 1949–1960. https://doi.org/10.1890/15-1759.1</w:t>
      </w:r>
    </w:p>
    <w:p w14:paraId="7A7F2E11" w14:textId="77777777" w:rsidR="0082722C" w:rsidRDefault="0082722C" w:rsidP="0082722C">
      <w:pPr>
        <w:pStyle w:val="Bibliographie"/>
      </w:pPr>
      <w:r>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7C1749DE" w14:textId="77777777" w:rsidR="0082722C" w:rsidRDefault="0082722C" w:rsidP="0082722C">
      <w:pPr>
        <w:pStyle w:val="Bibliographie"/>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2479C80E" w14:textId="77777777" w:rsidR="0082722C" w:rsidRDefault="0082722C" w:rsidP="0082722C">
      <w:pPr>
        <w:pStyle w:val="Bibliographie"/>
      </w:pPr>
      <w:r>
        <w:t xml:space="preserve">Grinnell, J. (1922). The Role of the “Accidental.” </w:t>
      </w:r>
      <w:r>
        <w:rPr>
          <w:i/>
          <w:iCs/>
        </w:rPr>
        <w:t>The Auk</w:t>
      </w:r>
      <w:r>
        <w:t xml:space="preserve">, </w:t>
      </w:r>
      <w:r>
        <w:rPr>
          <w:i/>
          <w:iCs/>
        </w:rPr>
        <w:t>39</w:t>
      </w:r>
      <w:r>
        <w:t>(3), 373–380. https://doi.org/10.2307/4073434</w:t>
      </w:r>
    </w:p>
    <w:p w14:paraId="6EFC850B" w14:textId="77777777" w:rsidR="0082722C" w:rsidRDefault="0082722C" w:rsidP="0082722C">
      <w:pPr>
        <w:pStyle w:val="Bibliographie"/>
      </w:pPr>
      <w:r>
        <w:t xml:space="preserve">Hagemeyer, W., &amp; Blair, M. (1997). </w:t>
      </w:r>
      <w:r>
        <w:rPr>
          <w:i/>
          <w:iCs/>
        </w:rPr>
        <w:t>EBCC Atlas of European Breeding Birds</w:t>
      </w:r>
      <w:r>
        <w:t>. https://doi.org/10.15468/adtfvf</w:t>
      </w:r>
    </w:p>
    <w:p w14:paraId="6888ED88" w14:textId="77777777" w:rsidR="0082722C" w:rsidRDefault="0082722C" w:rsidP="0082722C">
      <w:pPr>
        <w:pStyle w:val="Bibliographie"/>
      </w:pPr>
      <w:r>
        <w:t xml:space="preserve">Hill, M. O. (1973). Diversity and Evenness: A Unifying Notation and Its Consequences. </w:t>
      </w:r>
      <w:r>
        <w:rPr>
          <w:i/>
          <w:iCs/>
        </w:rPr>
        <w:t>Ecology</w:t>
      </w:r>
      <w:r>
        <w:t xml:space="preserve">, </w:t>
      </w:r>
      <w:r>
        <w:rPr>
          <w:i/>
          <w:iCs/>
        </w:rPr>
        <w:t>54</w:t>
      </w:r>
      <w:r>
        <w:t>(2), 427–432. https://doi.org/10.2307/1934352</w:t>
      </w:r>
    </w:p>
    <w:p w14:paraId="680D6208" w14:textId="77777777" w:rsidR="0082722C" w:rsidRDefault="0082722C" w:rsidP="0082722C">
      <w:pPr>
        <w:pStyle w:val="Bibliographie"/>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6476AEC3" w14:textId="77777777" w:rsidR="0082722C" w:rsidRPr="0082722C" w:rsidRDefault="0082722C" w:rsidP="0082722C">
      <w:pPr>
        <w:pStyle w:val="Bibliographie"/>
        <w:rPr>
          <w:lang w:val="fr-FR"/>
        </w:rPr>
      </w:pPr>
      <w:r>
        <w:t xml:space="preserve">Jarzyna, M. A., &amp; Jetz, W. (2018). Taxonomic and functional diversity change is scale dependent. </w:t>
      </w:r>
      <w:r w:rsidRPr="0082722C">
        <w:rPr>
          <w:i/>
          <w:iCs/>
          <w:lang w:val="fr-FR"/>
        </w:rPr>
        <w:t>Nature Communications</w:t>
      </w:r>
      <w:r w:rsidRPr="0082722C">
        <w:rPr>
          <w:lang w:val="fr-FR"/>
        </w:rPr>
        <w:t xml:space="preserve">, </w:t>
      </w:r>
      <w:r w:rsidRPr="0082722C">
        <w:rPr>
          <w:i/>
          <w:iCs/>
          <w:lang w:val="fr-FR"/>
        </w:rPr>
        <w:t>9</w:t>
      </w:r>
      <w:r w:rsidRPr="0082722C">
        <w:rPr>
          <w:lang w:val="fr-FR"/>
        </w:rPr>
        <w:t>(1), 2565. https://doi.org/10.1038/s41467-018-04889-z</w:t>
      </w:r>
    </w:p>
    <w:p w14:paraId="381B5139" w14:textId="77777777" w:rsidR="0082722C" w:rsidRDefault="0082722C" w:rsidP="0082722C">
      <w:pPr>
        <w:pStyle w:val="Bibliographie"/>
      </w:pPr>
      <w:r w:rsidRPr="0082722C">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0B07BE25" w14:textId="77777777" w:rsidR="0082722C" w:rsidRDefault="0082722C" w:rsidP="0082722C">
      <w:pPr>
        <w:pStyle w:val="Bibliographie"/>
      </w:pPr>
      <w:r>
        <w:t xml:space="preserve">Kamp, J., Frank, C., Trautmann, S., Busch, M., Dröschmeister, R., Flade, M., Gerlach, B., Karthäuser, J., Kunz, F., Mitschke, A., Schwarz, J., &amp; Sudfeldt, C. (2021). Population </w:t>
      </w:r>
      <w:r>
        <w:lastRenderedPageBreak/>
        <w:t xml:space="preserve">trends of common breeding birds in Germany 1990–2018. </w:t>
      </w:r>
      <w:r>
        <w:rPr>
          <w:i/>
          <w:iCs/>
        </w:rPr>
        <w:t>Journal of Ornithology</w:t>
      </w:r>
      <w:r>
        <w:t xml:space="preserve">, </w:t>
      </w:r>
      <w:r>
        <w:rPr>
          <w:i/>
          <w:iCs/>
        </w:rPr>
        <w:t>162</w:t>
      </w:r>
      <w:r>
        <w:t>(1), 1–15. https://doi.org/10.1007/s10336-020-01830-4</w:t>
      </w:r>
    </w:p>
    <w:p w14:paraId="43163B07" w14:textId="77777777" w:rsidR="0082722C" w:rsidRDefault="0082722C" w:rsidP="0082722C">
      <w:pPr>
        <w:pStyle w:val="Bibliographie"/>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46E34E1D" w14:textId="77777777" w:rsidR="0082722C" w:rsidRDefault="0082722C" w:rsidP="0082722C">
      <w:pPr>
        <w:pStyle w:val="Bibliographie"/>
      </w:pPr>
      <w:r>
        <w:t xml:space="preserve">Keil, P., &amp; Chase, J. M. (2022). </w:t>
      </w:r>
      <w:r>
        <w:rPr>
          <w:i/>
          <w:iCs/>
        </w:rPr>
        <w:t>Interpolation of temporal biodiversity change, loss, and gain across scales: A machine learning approach</w:t>
      </w:r>
      <w:r>
        <w:t>. EcoEvoRxiv. https://doi.org/10.32942/osf.io/rky7b</w:t>
      </w:r>
    </w:p>
    <w:p w14:paraId="19388ED2" w14:textId="77777777" w:rsidR="0082722C" w:rsidRDefault="0082722C" w:rsidP="0082722C">
      <w:pPr>
        <w:pStyle w:val="Bibliographie"/>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29CBD16D" w14:textId="77777777" w:rsidR="0082722C" w:rsidRDefault="0082722C" w:rsidP="0082722C">
      <w:pPr>
        <w:pStyle w:val="Bibliographie"/>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B2E12D9" w14:textId="77777777" w:rsidR="0082722C" w:rsidRDefault="0082722C" w:rsidP="0082722C">
      <w:pPr>
        <w:pStyle w:val="Bibliographie"/>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0195D6EB" w14:textId="77777777" w:rsidR="0082722C" w:rsidRDefault="0082722C" w:rsidP="0082722C">
      <w:pPr>
        <w:pStyle w:val="Bibliographie"/>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6C629ECE" w14:textId="77777777" w:rsidR="0082722C" w:rsidRDefault="0082722C" w:rsidP="0082722C">
      <w:pPr>
        <w:pStyle w:val="Bibliographie"/>
      </w:pPr>
      <w:r>
        <w:lastRenderedPageBreak/>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1E732FD6" w14:textId="77777777" w:rsidR="0082722C" w:rsidRDefault="0082722C" w:rsidP="0082722C">
      <w:pPr>
        <w:pStyle w:val="Bibliographie"/>
      </w:pPr>
      <w:r>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43FEF271" w14:textId="77777777" w:rsidR="0082722C" w:rsidRDefault="0082722C" w:rsidP="0082722C">
      <w:pPr>
        <w:pStyle w:val="Bibliographie"/>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26A7C0C1" w14:textId="77777777" w:rsidR="0082722C" w:rsidRDefault="0082722C" w:rsidP="0082722C">
      <w:pPr>
        <w:pStyle w:val="Bibliographie"/>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0C9A6E94" w14:textId="77777777" w:rsidR="0082722C" w:rsidRDefault="0082722C" w:rsidP="0082722C">
      <w:pPr>
        <w:pStyle w:val="Bibliographie"/>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1B90DBAA" w14:textId="77777777" w:rsidR="0082722C" w:rsidRDefault="0082722C" w:rsidP="0082722C">
      <w:pPr>
        <w:pStyle w:val="Bibliographie"/>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F47CF91" w14:textId="77777777" w:rsidR="0082722C" w:rsidRDefault="0082722C" w:rsidP="0082722C">
      <w:pPr>
        <w:pStyle w:val="Bibliographie"/>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20F2BA1B" w14:textId="77777777" w:rsidR="0082722C" w:rsidRPr="0082722C" w:rsidRDefault="0082722C" w:rsidP="0082722C">
      <w:pPr>
        <w:pStyle w:val="Bibliographie"/>
        <w:rPr>
          <w:lang w:val="fr-FR"/>
        </w:rPr>
      </w:pPr>
      <w:r>
        <w:t xml:space="preserve">Meyer, C., Kreft, H., Guralnick, R., &amp; Jetz, W. (2015). Global priorities for an effective information basis of biodiversity distributions. </w:t>
      </w:r>
      <w:r w:rsidRPr="0082722C">
        <w:rPr>
          <w:i/>
          <w:iCs/>
          <w:lang w:val="fr-FR"/>
        </w:rPr>
        <w:t>Nature Communications</w:t>
      </w:r>
      <w:r w:rsidRPr="0082722C">
        <w:rPr>
          <w:lang w:val="fr-FR"/>
        </w:rPr>
        <w:t xml:space="preserve">, </w:t>
      </w:r>
      <w:r w:rsidRPr="0082722C">
        <w:rPr>
          <w:i/>
          <w:iCs/>
          <w:lang w:val="fr-FR"/>
        </w:rPr>
        <w:t>6</w:t>
      </w:r>
      <w:r w:rsidRPr="0082722C">
        <w:rPr>
          <w:lang w:val="fr-FR"/>
        </w:rPr>
        <w:t>(1), 8221. https://doi.org/10.1038/ncomms9221</w:t>
      </w:r>
    </w:p>
    <w:p w14:paraId="1ADA5BC7" w14:textId="77777777" w:rsidR="0082722C" w:rsidRDefault="0082722C" w:rsidP="0082722C">
      <w:pPr>
        <w:pStyle w:val="Bibliographie"/>
      </w:pPr>
      <w:r w:rsidRPr="0082722C">
        <w:rPr>
          <w:lang w:val="fr-FR"/>
        </w:rPr>
        <w:lastRenderedPageBreak/>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45FF9D16" w14:textId="77777777" w:rsidR="0082722C" w:rsidRDefault="0082722C" w:rsidP="0082722C">
      <w:pPr>
        <w:pStyle w:val="Bibliographie"/>
      </w:pPr>
      <w:r w:rsidRPr="0082722C">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7A3A2CE1" w14:textId="77777777" w:rsidR="0082722C" w:rsidRDefault="0082722C" w:rsidP="0082722C">
      <w:pPr>
        <w:pStyle w:val="Bibliographie"/>
      </w:pPr>
      <w:r w:rsidRPr="0082722C">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4D8B66A" w14:textId="77777777" w:rsidR="0082722C" w:rsidRDefault="0082722C" w:rsidP="0082722C">
      <w:pPr>
        <w:pStyle w:val="Bibliographie"/>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28DAD1F5" w14:textId="77777777" w:rsidR="0082722C" w:rsidRPr="0082722C" w:rsidRDefault="0082722C" w:rsidP="0082722C">
      <w:pPr>
        <w:pStyle w:val="Bibliographie"/>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82722C">
        <w:rPr>
          <w:i/>
          <w:iCs/>
          <w:lang w:val="fr-FR"/>
        </w:rPr>
        <w:t>Nature Communications</w:t>
      </w:r>
      <w:r w:rsidRPr="0082722C">
        <w:rPr>
          <w:lang w:val="fr-FR"/>
        </w:rPr>
        <w:t xml:space="preserve">, </w:t>
      </w:r>
      <w:r w:rsidRPr="0082722C">
        <w:rPr>
          <w:i/>
          <w:iCs/>
          <w:lang w:val="fr-FR"/>
        </w:rPr>
        <w:t>11</w:t>
      </w:r>
      <w:r w:rsidRPr="0082722C">
        <w:rPr>
          <w:lang w:val="fr-FR"/>
        </w:rPr>
        <w:t>(1), 3486. https://doi.org/10.1038/s41467-020-17171-y</w:t>
      </w:r>
    </w:p>
    <w:p w14:paraId="6DB5687C" w14:textId="77777777" w:rsidR="0082722C" w:rsidRDefault="0082722C" w:rsidP="0082722C">
      <w:pPr>
        <w:pStyle w:val="Bibliographie"/>
      </w:pPr>
      <w:r w:rsidRPr="0082722C">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63765DFF" w14:textId="77777777" w:rsidR="0082722C" w:rsidRDefault="0082722C" w:rsidP="0082722C">
      <w:pPr>
        <w:pStyle w:val="Bibliographie"/>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F00F0B4" w14:textId="77777777" w:rsidR="0082722C" w:rsidRDefault="0082722C" w:rsidP="0082722C">
      <w:pPr>
        <w:pStyle w:val="Bibliographie"/>
      </w:pPr>
      <w:r>
        <w:lastRenderedPageBreak/>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721F06E6" w14:textId="77777777" w:rsidR="0082722C" w:rsidRDefault="0082722C" w:rsidP="0082722C">
      <w:pPr>
        <w:pStyle w:val="Bibliographie"/>
      </w:pPr>
      <w:r>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2B5899C5" w14:textId="77777777" w:rsidR="0082722C" w:rsidRDefault="0082722C" w:rsidP="0082722C">
      <w:pPr>
        <w:pStyle w:val="Bibliographie"/>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010FE9EB" w14:textId="77777777" w:rsidR="0082722C" w:rsidRDefault="0082722C" w:rsidP="0082722C">
      <w:pPr>
        <w:pStyle w:val="Bibliographie"/>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5A8D9D8F" w14:textId="77777777" w:rsidR="0082722C" w:rsidRDefault="0082722C" w:rsidP="0082722C">
      <w:pPr>
        <w:pStyle w:val="Bibliographie"/>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E251D8" w14:textId="77777777" w:rsidR="0082722C" w:rsidRDefault="0082722C" w:rsidP="0082722C">
      <w:pPr>
        <w:pStyle w:val="Bibliographie"/>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566A70B5" w14:textId="77777777" w:rsidR="0082722C" w:rsidRDefault="0082722C" w:rsidP="0082722C">
      <w:pPr>
        <w:pStyle w:val="Bibliographie"/>
      </w:pPr>
      <w:r>
        <w:lastRenderedPageBreak/>
        <w:t>CBD, 2006. Global Biodiversity Outlook 2 Secretariat of the Convention on Biological Diversity, Montreal, 81 + vii pages</w:t>
      </w:r>
    </w:p>
    <w:p w14:paraId="4C72B428" w14:textId="77777777" w:rsidR="0082722C" w:rsidRDefault="0082722C" w:rsidP="0082722C">
      <w:pPr>
        <w:pStyle w:val="Bibliographie"/>
      </w:pPr>
      <w:r w:rsidRPr="0082722C">
        <w:rPr>
          <w:lang w:val="fr-FR"/>
        </w:rPr>
        <w:t xml:space="preserve">Semper-Pascual, A., Macchi, L., Sabatini, F. M., Decarre, J., Baumann, M., Blendinger, P. G., Gómez-Valencia, B., Mastrangelo, M. E., &amp; Kuemmerl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67764BA7" w14:textId="77777777" w:rsidR="0082722C" w:rsidRDefault="0082722C" w:rsidP="0082722C">
      <w:pPr>
        <w:pStyle w:val="Bibliographie"/>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40413FCD" w14:textId="77777777" w:rsidR="0082722C" w:rsidRDefault="0082722C" w:rsidP="0082722C">
      <w:pPr>
        <w:pStyle w:val="Bibliographie"/>
      </w:pPr>
      <w:r>
        <w:t xml:space="preserve">Simpson, E. H. (1949). Measurement of Diversity. </w:t>
      </w:r>
      <w:r>
        <w:rPr>
          <w:i/>
          <w:iCs/>
        </w:rPr>
        <w:t>Nature</w:t>
      </w:r>
      <w:r>
        <w:t xml:space="preserve">, </w:t>
      </w:r>
      <w:r>
        <w:rPr>
          <w:i/>
          <w:iCs/>
        </w:rPr>
        <w:t>163</w:t>
      </w:r>
      <w:r>
        <w:t>(4148), 688–688. https://doi.org/10.1038/163688a0</w:t>
      </w:r>
    </w:p>
    <w:p w14:paraId="22397829" w14:textId="77777777" w:rsidR="0082722C" w:rsidRDefault="0082722C" w:rsidP="0082722C">
      <w:pPr>
        <w:pStyle w:val="Bibliographie"/>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11C38AD3" w14:textId="77777777" w:rsidR="0082722C" w:rsidRDefault="0082722C" w:rsidP="0082722C">
      <w:pPr>
        <w:pStyle w:val="Bibliographie"/>
      </w:pPr>
      <w:r>
        <w:t xml:space="preserve">Storch, D., &amp; Gaston, K. J. (2004). Untangling ecological complexity on different scales of space and time. </w:t>
      </w:r>
      <w:r>
        <w:rPr>
          <w:i/>
          <w:iCs/>
        </w:rPr>
        <w:t>Basic and Applied Ecology</w:t>
      </w:r>
      <w:r>
        <w:t xml:space="preserve">, </w:t>
      </w:r>
      <w:r>
        <w:rPr>
          <w:i/>
          <w:iCs/>
        </w:rPr>
        <w:t>5</w:t>
      </w:r>
      <w:r>
        <w:t>(5), 389–400. https://doi.org/10.1016/j.baae.2004.08.001</w:t>
      </w:r>
    </w:p>
    <w:p w14:paraId="15B17089" w14:textId="77777777" w:rsidR="0082722C" w:rsidRDefault="0082722C" w:rsidP="0082722C">
      <w:pPr>
        <w:pStyle w:val="Bibliographie"/>
      </w:pPr>
      <w:r>
        <w:t xml:space="preserve">Storch, D., Marquet, P., &amp; Brown, J. (Eds.). (2007). </w:t>
      </w:r>
      <w:r>
        <w:rPr>
          <w:i/>
          <w:iCs/>
        </w:rPr>
        <w:t>Scaling Biodiversity</w:t>
      </w:r>
      <w:r>
        <w:t>. Cambridge University Press. https://doi.org/10.1017/CBO9780511814938</w:t>
      </w:r>
    </w:p>
    <w:p w14:paraId="5336EDDE" w14:textId="77777777" w:rsidR="0082722C" w:rsidRDefault="0082722C" w:rsidP="0082722C">
      <w:pPr>
        <w:pStyle w:val="Bibliographie"/>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7D503D07" w14:textId="77777777" w:rsidR="0082722C" w:rsidRDefault="0082722C" w:rsidP="0082722C">
      <w:pPr>
        <w:pStyle w:val="Bibliographie"/>
      </w:pPr>
      <w:r>
        <w:t xml:space="preserve">Thompson, F. R., Burhans, D. E., &amp; Root, B. (2002). Effects of Point Count Protocol on Bird Abundance and Variability Estimates and Power to Detect Population Trends. </w:t>
      </w:r>
      <w:r>
        <w:rPr>
          <w:i/>
          <w:iCs/>
        </w:rPr>
        <w:t>Journal of Field Ornithology</w:t>
      </w:r>
      <w:r>
        <w:t xml:space="preserve">, </w:t>
      </w:r>
      <w:r>
        <w:rPr>
          <w:i/>
          <w:iCs/>
        </w:rPr>
        <w:t>73</w:t>
      </w:r>
      <w:r>
        <w:t>(2), 141–150.</w:t>
      </w:r>
    </w:p>
    <w:p w14:paraId="0A423E84" w14:textId="77777777" w:rsidR="0082722C" w:rsidRDefault="0082722C" w:rsidP="0082722C">
      <w:pPr>
        <w:pStyle w:val="Bibliographie"/>
      </w:pPr>
      <w:r>
        <w:lastRenderedPageBreak/>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2A6502EE" w14:textId="77777777" w:rsidR="0082722C" w:rsidRDefault="0082722C" w:rsidP="0082722C">
      <w:pPr>
        <w:pStyle w:val="Bibliographie"/>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002E280D" w14:textId="77777777" w:rsidR="0082722C" w:rsidRDefault="0082722C" w:rsidP="0082722C">
      <w:pPr>
        <w:pStyle w:val="Bibliographie"/>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05C3280F" w14:textId="77777777" w:rsidR="0082722C" w:rsidRDefault="0082722C" w:rsidP="0082722C">
      <w:pPr>
        <w:pStyle w:val="Bibliographie"/>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2AE476CF" w14:textId="77777777" w:rsidR="0082722C" w:rsidRDefault="0082722C" w:rsidP="0082722C">
      <w:pPr>
        <w:pStyle w:val="Bibliographie"/>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w:t>
      </w:r>
    </w:p>
    <w:p w14:paraId="19AE9D42" w14:textId="77777777" w:rsidR="0082722C" w:rsidRDefault="0082722C" w:rsidP="0082722C">
      <w:pPr>
        <w:pStyle w:val="Bibliographie"/>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5AD3A728" w14:textId="77777777" w:rsidR="0082722C" w:rsidRDefault="0082722C" w:rsidP="0082722C">
      <w:pPr>
        <w:pStyle w:val="Bibliographie"/>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04C0983E" w14:textId="77777777" w:rsidR="0082722C" w:rsidRDefault="0082722C" w:rsidP="0082722C">
      <w:pPr>
        <w:pStyle w:val="Bibliographie"/>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6B9D3120" w14:textId="77777777" w:rsidR="0082722C" w:rsidRDefault="0082722C" w:rsidP="0082722C">
      <w:pPr>
        <w:pStyle w:val="Bibliographie"/>
      </w:pPr>
      <w:r>
        <w:t xml:space="preserve">Whittaker, R. H. (1972). Evolution and Measurement of Species Diversity. </w:t>
      </w:r>
      <w:r>
        <w:rPr>
          <w:i/>
          <w:iCs/>
        </w:rPr>
        <w:t>TAXON</w:t>
      </w:r>
      <w:r>
        <w:t xml:space="preserve">, </w:t>
      </w:r>
      <w:r>
        <w:rPr>
          <w:i/>
          <w:iCs/>
        </w:rPr>
        <w:t>21</w:t>
      </w:r>
      <w:r>
        <w:t>(2–3), 213–251. https://doi.org/10.2307/1218190</w:t>
      </w:r>
    </w:p>
    <w:p w14:paraId="08729815" w14:textId="77777777" w:rsidR="0082722C" w:rsidRDefault="0082722C" w:rsidP="0082722C">
      <w:pPr>
        <w:pStyle w:val="Bibliographie"/>
      </w:pPr>
      <w:r>
        <w:lastRenderedPageBreak/>
        <w:t xml:space="preserve">Whittaker, R. J., Willis, K. J., &amp; Field, R. (2001). Scale and species richness: Towards a general, hierarchical theory of species diversity. </w:t>
      </w:r>
      <w:r>
        <w:rPr>
          <w:i/>
          <w:iCs/>
        </w:rPr>
        <w:t>Journal of Biogeography</w:t>
      </w:r>
      <w:r>
        <w:t xml:space="preserve">, </w:t>
      </w:r>
      <w:r>
        <w:rPr>
          <w:i/>
          <w:iCs/>
        </w:rPr>
        <w:t>28</w:t>
      </w:r>
      <w:r>
        <w:t>(4), 453–470. https://doi.org/10.1046/j.1365-2699.2001.00563.x</w:t>
      </w:r>
    </w:p>
    <w:p w14:paraId="2F41100F" w14:textId="77777777" w:rsidR="0082722C" w:rsidRDefault="0082722C" w:rsidP="0082722C">
      <w:pPr>
        <w:pStyle w:val="Bibliographie"/>
      </w:pPr>
      <w:r>
        <w:t xml:space="preserve">Wilting, H. C., Schipper, A. M., Bakkenes, M., Meijer, J. R., &amp; Huijbregts, M. A. J. (2017). Quantifying Biodiversity Losses Due to Human Consumption: A Global-Scale Footprint Analysis. </w:t>
      </w:r>
      <w:r>
        <w:rPr>
          <w:i/>
          <w:iCs/>
        </w:rPr>
        <w:t>Environmental Science &amp; Technology</w:t>
      </w:r>
      <w:r>
        <w:t xml:space="preserve">, </w:t>
      </w:r>
      <w:r>
        <w:rPr>
          <w:i/>
          <w:iCs/>
        </w:rPr>
        <w:t>51</w:t>
      </w:r>
      <w:r>
        <w:t>(6), 3298–3306. https://doi.org/10.1021/acs.est.6b05296</w:t>
      </w:r>
    </w:p>
    <w:p w14:paraId="6E11CC4A" w14:textId="77777777" w:rsidR="0082722C" w:rsidRDefault="0082722C" w:rsidP="0082722C">
      <w:pPr>
        <w:pStyle w:val="Bibliographie"/>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46E4465D" w:rsidR="00391B08" w:rsidRPr="00D755D1" w:rsidRDefault="00391B08" w:rsidP="001439D1">
      <w:pPr>
        <w:pStyle w:val="Bibliographie"/>
        <w:rPr>
          <w:lang w:val="fr-FR"/>
        </w:rPr>
      </w:pPr>
      <w:r>
        <w:fldChar w:fldCharType="end"/>
      </w:r>
    </w:p>
    <w:sectPr w:rsidR="00391B08" w:rsidRPr="00D755D1"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1754F" w14:textId="77777777" w:rsidR="00623EA4" w:rsidRDefault="00623EA4">
      <w:pPr>
        <w:spacing w:after="0" w:line="240" w:lineRule="auto"/>
      </w:pPr>
      <w:r>
        <w:separator/>
      </w:r>
    </w:p>
  </w:endnote>
  <w:endnote w:type="continuationSeparator" w:id="0">
    <w:p w14:paraId="4CC81E14" w14:textId="77777777" w:rsidR="00623EA4" w:rsidRDefault="00623E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C7AC7" w14:textId="77777777" w:rsidR="00623EA4" w:rsidRDefault="00623EA4">
      <w:pPr>
        <w:spacing w:after="0" w:line="240" w:lineRule="auto"/>
      </w:pPr>
      <w:r>
        <w:separator/>
      </w:r>
    </w:p>
  </w:footnote>
  <w:footnote w:type="continuationSeparator" w:id="0">
    <w:p w14:paraId="25334E16" w14:textId="77777777" w:rsidR="00623EA4" w:rsidRDefault="00623E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9774186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3697"/>
    <w:rsid w:val="00043C51"/>
    <w:rsid w:val="0004667F"/>
    <w:rsid w:val="0005163E"/>
    <w:rsid w:val="00066357"/>
    <w:rsid w:val="00082C59"/>
    <w:rsid w:val="00084EE7"/>
    <w:rsid w:val="00096BE5"/>
    <w:rsid w:val="000A7A58"/>
    <w:rsid w:val="000A7CBE"/>
    <w:rsid w:val="000B4B76"/>
    <w:rsid w:val="000C2A0C"/>
    <w:rsid w:val="000E2050"/>
    <w:rsid w:val="000F1991"/>
    <w:rsid w:val="00100B57"/>
    <w:rsid w:val="00103245"/>
    <w:rsid w:val="00111A62"/>
    <w:rsid w:val="00112E08"/>
    <w:rsid w:val="0012059A"/>
    <w:rsid w:val="001253B1"/>
    <w:rsid w:val="00131FCF"/>
    <w:rsid w:val="001439D1"/>
    <w:rsid w:val="00147062"/>
    <w:rsid w:val="00170701"/>
    <w:rsid w:val="00172E60"/>
    <w:rsid w:val="001854A7"/>
    <w:rsid w:val="00190067"/>
    <w:rsid w:val="001913C1"/>
    <w:rsid w:val="001951DF"/>
    <w:rsid w:val="001A06BF"/>
    <w:rsid w:val="001A0902"/>
    <w:rsid w:val="001B73BF"/>
    <w:rsid w:val="001C097E"/>
    <w:rsid w:val="001E5D9A"/>
    <w:rsid w:val="0020041F"/>
    <w:rsid w:val="00206812"/>
    <w:rsid w:val="00206D2C"/>
    <w:rsid w:val="002167F3"/>
    <w:rsid w:val="00231CD9"/>
    <w:rsid w:val="00237020"/>
    <w:rsid w:val="00241A8B"/>
    <w:rsid w:val="00242A73"/>
    <w:rsid w:val="00251259"/>
    <w:rsid w:val="00251AA0"/>
    <w:rsid w:val="00263E62"/>
    <w:rsid w:val="002643A2"/>
    <w:rsid w:val="00271220"/>
    <w:rsid w:val="002722E6"/>
    <w:rsid w:val="00283FB2"/>
    <w:rsid w:val="00294037"/>
    <w:rsid w:val="002A18D6"/>
    <w:rsid w:val="002A2902"/>
    <w:rsid w:val="002B68F6"/>
    <w:rsid w:val="002B6EBC"/>
    <w:rsid w:val="002C625D"/>
    <w:rsid w:val="002C6944"/>
    <w:rsid w:val="002D105F"/>
    <w:rsid w:val="002E29C0"/>
    <w:rsid w:val="002E671A"/>
    <w:rsid w:val="0031355B"/>
    <w:rsid w:val="00323B7A"/>
    <w:rsid w:val="00324B91"/>
    <w:rsid w:val="00335710"/>
    <w:rsid w:val="00340111"/>
    <w:rsid w:val="00344E84"/>
    <w:rsid w:val="00344FA9"/>
    <w:rsid w:val="003675C6"/>
    <w:rsid w:val="003676DA"/>
    <w:rsid w:val="00376662"/>
    <w:rsid w:val="00382810"/>
    <w:rsid w:val="00386A2C"/>
    <w:rsid w:val="0038763D"/>
    <w:rsid w:val="00391B08"/>
    <w:rsid w:val="003A5612"/>
    <w:rsid w:val="003F0D01"/>
    <w:rsid w:val="00422853"/>
    <w:rsid w:val="00425096"/>
    <w:rsid w:val="0042697E"/>
    <w:rsid w:val="004327CB"/>
    <w:rsid w:val="00433168"/>
    <w:rsid w:val="0044506D"/>
    <w:rsid w:val="00490D50"/>
    <w:rsid w:val="00496748"/>
    <w:rsid w:val="004C2CC0"/>
    <w:rsid w:val="004C7BA0"/>
    <w:rsid w:val="00502100"/>
    <w:rsid w:val="00502533"/>
    <w:rsid w:val="00505D06"/>
    <w:rsid w:val="0052494F"/>
    <w:rsid w:val="00530E00"/>
    <w:rsid w:val="00555489"/>
    <w:rsid w:val="00555E98"/>
    <w:rsid w:val="005564F7"/>
    <w:rsid w:val="00570264"/>
    <w:rsid w:val="005729DD"/>
    <w:rsid w:val="005751D6"/>
    <w:rsid w:val="00576642"/>
    <w:rsid w:val="005A1642"/>
    <w:rsid w:val="005C687D"/>
    <w:rsid w:val="005D6967"/>
    <w:rsid w:val="005F0667"/>
    <w:rsid w:val="00621CD6"/>
    <w:rsid w:val="00623EA4"/>
    <w:rsid w:val="00647565"/>
    <w:rsid w:val="0065144A"/>
    <w:rsid w:val="0065399F"/>
    <w:rsid w:val="00657AFF"/>
    <w:rsid w:val="006957DA"/>
    <w:rsid w:val="00697C67"/>
    <w:rsid w:val="006B20C3"/>
    <w:rsid w:val="006B5942"/>
    <w:rsid w:val="006C2B3E"/>
    <w:rsid w:val="006D2539"/>
    <w:rsid w:val="0070722D"/>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B7D73"/>
    <w:rsid w:val="007D159C"/>
    <w:rsid w:val="007F2444"/>
    <w:rsid w:val="007F3F73"/>
    <w:rsid w:val="007F5F5D"/>
    <w:rsid w:val="008127C5"/>
    <w:rsid w:val="0081429F"/>
    <w:rsid w:val="0082414F"/>
    <w:rsid w:val="0082722C"/>
    <w:rsid w:val="00851E1C"/>
    <w:rsid w:val="00895F3A"/>
    <w:rsid w:val="008974FD"/>
    <w:rsid w:val="008A5AC4"/>
    <w:rsid w:val="008B3F5E"/>
    <w:rsid w:val="008E1B87"/>
    <w:rsid w:val="008F0CB9"/>
    <w:rsid w:val="008F500C"/>
    <w:rsid w:val="009031A6"/>
    <w:rsid w:val="00920514"/>
    <w:rsid w:val="00931D2C"/>
    <w:rsid w:val="00931EC6"/>
    <w:rsid w:val="009705E2"/>
    <w:rsid w:val="00981DD2"/>
    <w:rsid w:val="00987351"/>
    <w:rsid w:val="00992016"/>
    <w:rsid w:val="00995830"/>
    <w:rsid w:val="0099636A"/>
    <w:rsid w:val="009A5B95"/>
    <w:rsid w:val="009F6781"/>
    <w:rsid w:val="00A10E21"/>
    <w:rsid w:val="00A24FD4"/>
    <w:rsid w:val="00A4129E"/>
    <w:rsid w:val="00A45F95"/>
    <w:rsid w:val="00A517B1"/>
    <w:rsid w:val="00A57BD7"/>
    <w:rsid w:val="00A601B4"/>
    <w:rsid w:val="00A723C4"/>
    <w:rsid w:val="00A7662F"/>
    <w:rsid w:val="00A82DD6"/>
    <w:rsid w:val="00A86915"/>
    <w:rsid w:val="00A957DD"/>
    <w:rsid w:val="00AA0AAC"/>
    <w:rsid w:val="00AA2B3C"/>
    <w:rsid w:val="00AA73E6"/>
    <w:rsid w:val="00AC35AB"/>
    <w:rsid w:val="00AD6700"/>
    <w:rsid w:val="00AD7CC5"/>
    <w:rsid w:val="00AE1675"/>
    <w:rsid w:val="00AE2233"/>
    <w:rsid w:val="00B00F02"/>
    <w:rsid w:val="00B025C5"/>
    <w:rsid w:val="00B227C0"/>
    <w:rsid w:val="00B32B32"/>
    <w:rsid w:val="00B40EC1"/>
    <w:rsid w:val="00B44257"/>
    <w:rsid w:val="00B45A17"/>
    <w:rsid w:val="00B46A46"/>
    <w:rsid w:val="00B52C87"/>
    <w:rsid w:val="00B61B8E"/>
    <w:rsid w:val="00B70701"/>
    <w:rsid w:val="00B83090"/>
    <w:rsid w:val="00BA1BF1"/>
    <w:rsid w:val="00BB0FDC"/>
    <w:rsid w:val="00BB1188"/>
    <w:rsid w:val="00BC1990"/>
    <w:rsid w:val="00BC446B"/>
    <w:rsid w:val="00BD0479"/>
    <w:rsid w:val="00BD7E5D"/>
    <w:rsid w:val="00BE6E0D"/>
    <w:rsid w:val="00C0571E"/>
    <w:rsid w:val="00C1124A"/>
    <w:rsid w:val="00C20D8A"/>
    <w:rsid w:val="00C41BDA"/>
    <w:rsid w:val="00C54247"/>
    <w:rsid w:val="00C708C4"/>
    <w:rsid w:val="00C826EA"/>
    <w:rsid w:val="00CA4E07"/>
    <w:rsid w:val="00CA55DE"/>
    <w:rsid w:val="00CC2F14"/>
    <w:rsid w:val="00CD3AD5"/>
    <w:rsid w:val="00CD7D5E"/>
    <w:rsid w:val="00CF106F"/>
    <w:rsid w:val="00CF193E"/>
    <w:rsid w:val="00D231A0"/>
    <w:rsid w:val="00D41C32"/>
    <w:rsid w:val="00D46D08"/>
    <w:rsid w:val="00D545FC"/>
    <w:rsid w:val="00D640AC"/>
    <w:rsid w:val="00D65180"/>
    <w:rsid w:val="00D755D1"/>
    <w:rsid w:val="00D81814"/>
    <w:rsid w:val="00DC2AB6"/>
    <w:rsid w:val="00DE0657"/>
    <w:rsid w:val="00DE4926"/>
    <w:rsid w:val="00E12408"/>
    <w:rsid w:val="00E20D95"/>
    <w:rsid w:val="00E32A42"/>
    <w:rsid w:val="00E408B7"/>
    <w:rsid w:val="00E51C32"/>
    <w:rsid w:val="00E57306"/>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02EA"/>
    <w:rsid w:val="00F46187"/>
    <w:rsid w:val="00F521E4"/>
    <w:rsid w:val="00F6015E"/>
    <w:rsid w:val="00F64E52"/>
    <w:rsid w:val="00F763EC"/>
    <w:rsid w:val="00F82BBF"/>
    <w:rsid w:val="00F91782"/>
    <w:rsid w:val="00FA2DF7"/>
    <w:rsid w:val="00FB001B"/>
    <w:rsid w:val="00FB5572"/>
    <w:rsid w:val="00FC6D71"/>
    <w:rsid w:val="00FE07AD"/>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Titre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Titre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Titre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Titre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Titre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spacing w:before="240" w:after="0"/>
    </w:pPr>
    <w:rPr>
      <w:rFonts w:ascii="Arial" w:eastAsia="Arial" w:hAnsi="Arial" w:cs="Arial"/>
      <w:b/>
      <w:sz w:val="28"/>
      <w:szCs w:val="28"/>
    </w:rPr>
  </w:style>
  <w:style w:type="paragraph" w:styleId="Sous-titre">
    <w:name w:val="Subtitle"/>
    <w:basedOn w:val="Normal"/>
    <w:next w:val="Normal"/>
    <w:uiPriority w:val="11"/>
    <w:qFormat/>
    <w:rPr>
      <w:rFonts w:ascii="Calibri" w:eastAsia="Calibri" w:hAnsi="Calibri" w:cs="Calibri"/>
      <w:b/>
      <w:color w:val="345A8A"/>
      <w:sz w:val="30"/>
      <w:szCs w:val="30"/>
    </w:rPr>
  </w:style>
  <w:style w:type="table" w:customStyle="1" w:styleId="a">
    <w:basedOn w:val="TableauNormal"/>
    <w:tblPr>
      <w:tblStyleRowBandSize w:val="1"/>
      <w:tblStyleColBandSize w:val="1"/>
      <w:tblCellMar>
        <w:top w:w="15" w:type="dxa"/>
        <w:left w:w="15" w:type="dxa"/>
        <w:bottom w:w="15" w:type="dxa"/>
        <w:right w:w="15" w:type="dxa"/>
      </w:tblCellMar>
    </w:tblPr>
  </w:style>
  <w:style w:type="table" w:customStyle="1" w:styleId="a0">
    <w:basedOn w:val="TableauNormal"/>
    <w:tblPr>
      <w:tblStyleRowBandSize w:val="1"/>
      <w:tblStyleColBandSize w:val="1"/>
      <w:tblCellMar>
        <w:top w:w="100" w:type="dxa"/>
        <w:left w:w="100" w:type="dxa"/>
        <w:bottom w:w="100" w:type="dxa"/>
        <w:right w:w="100" w:type="dxa"/>
      </w:tblCellMar>
    </w:tblPr>
  </w:style>
  <w:style w:type="table" w:customStyle="1" w:styleId="a1">
    <w:basedOn w:val="TableauNormal"/>
    <w:tblPr>
      <w:tblStyleRowBandSize w:val="1"/>
      <w:tblStyleColBandSize w:val="1"/>
      <w:tblCellMar>
        <w:top w:w="100" w:type="dxa"/>
        <w:left w:w="100" w:type="dxa"/>
        <w:bottom w:w="100" w:type="dxa"/>
        <w:right w:w="100" w:type="dxa"/>
      </w:tblCellMar>
    </w:tblPr>
  </w:style>
  <w:style w:type="table" w:customStyle="1" w:styleId="a2">
    <w:basedOn w:val="TableauNormal"/>
    <w:tblPr>
      <w:tblStyleRowBandSize w:val="1"/>
      <w:tblStyleColBandSize w:val="1"/>
      <w:tblCellMar>
        <w:top w:w="100" w:type="dxa"/>
        <w:left w:w="100" w:type="dxa"/>
        <w:bottom w:w="100" w:type="dxa"/>
        <w:right w:w="100" w:type="dxa"/>
      </w:tblCellMar>
    </w:tblPr>
  </w:style>
  <w:style w:type="paragraph" w:styleId="Bibliographie">
    <w:name w:val="Bibliography"/>
    <w:basedOn w:val="Normal"/>
    <w:next w:val="Normal"/>
    <w:uiPriority w:val="37"/>
    <w:unhideWhenUsed/>
    <w:rsid w:val="00391B08"/>
    <w:pPr>
      <w:spacing w:after="0"/>
      <w:ind w:left="720" w:hanging="720"/>
    </w:pPr>
  </w:style>
  <w:style w:type="character" w:styleId="Numrodeligne">
    <w:name w:val="line number"/>
    <w:basedOn w:val="Policepardfaut"/>
    <w:uiPriority w:val="99"/>
    <w:semiHidden/>
    <w:unhideWhenUsed/>
    <w:rsid w:val="00DE0657"/>
  </w:style>
  <w:style w:type="character" w:styleId="Marquedecommentaire">
    <w:name w:val="annotation reference"/>
    <w:basedOn w:val="Policepardfaut"/>
    <w:uiPriority w:val="99"/>
    <w:semiHidden/>
    <w:unhideWhenUsed/>
    <w:rsid w:val="007964C9"/>
    <w:rPr>
      <w:sz w:val="16"/>
      <w:szCs w:val="16"/>
    </w:rPr>
  </w:style>
  <w:style w:type="paragraph" w:styleId="Commentaire">
    <w:name w:val="annotation text"/>
    <w:basedOn w:val="Normal"/>
    <w:link w:val="CommentaireCar"/>
    <w:uiPriority w:val="99"/>
    <w:semiHidden/>
    <w:unhideWhenUsed/>
    <w:rsid w:val="007964C9"/>
    <w:pPr>
      <w:spacing w:line="240" w:lineRule="auto"/>
    </w:pPr>
    <w:rPr>
      <w:sz w:val="20"/>
      <w:szCs w:val="20"/>
    </w:rPr>
  </w:style>
  <w:style w:type="character" w:customStyle="1" w:styleId="CommentaireCar">
    <w:name w:val="Commentaire Car"/>
    <w:basedOn w:val="Policepardfaut"/>
    <w:link w:val="Commentaire"/>
    <w:uiPriority w:val="99"/>
    <w:semiHidden/>
    <w:rsid w:val="007964C9"/>
    <w:rPr>
      <w:sz w:val="20"/>
      <w:szCs w:val="20"/>
    </w:rPr>
  </w:style>
  <w:style w:type="character" w:styleId="Textedelespacerserv">
    <w:name w:val="Placeholder Text"/>
    <w:basedOn w:val="Policepardfaut"/>
    <w:uiPriority w:val="99"/>
    <w:semiHidden/>
    <w:rsid w:val="007B7D73"/>
    <w:rPr>
      <w:color w:val="808080"/>
    </w:rPr>
  </w:style>
  <w:style w:type="paragraph" w:styleId="Rvision">
    <w:name w:val="Revision"/>
    <w:hidden/>
    <w:uiPriority w:val="99"/>
    <w:semiHidden/>
    <w:rsid w:val="002A2902"/>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69907</Words>
  <Characters>398473</Characters>
  <Application>Microsoft Office Word</Application>
  <DocSecurity>0</DocSecurity>
  <Lines>3320</Lines>
  <Paragraphs>9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eroy Francois</cp:lastModifiedBy>
  <cp:revision>217</cp:revision>
  <dcterms:created xsi:type="dcterms:W3CDTF">2022-02-18T10:16:00Z</dcterms:created>
  <dcterms:modified xsi:type="dcterms:W3CDTF">2022-10-13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2qeu4m8H"/&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s&gt;&lt;/data&gt;</vt:lpwstr>
  </property>
</Properties>
</file>